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943"/>
        <w:gridCol w:w="1559"/>
        <w:gridCol w:w="1843"/>
        <w:gridCol w:w="1843"/>
        <w:gridCol w:w="2032"/>
      </w:tblGrid>
      <w:tr w:rsidR="00703479" w14:paraId="4F5E0F15" w14:textId="77777777" w:rsidTr="00703479">
        <w:trPr>
          <w:trHeight w:val="500"/>
        </w:trPr>
        <w:tc>
          <w:tcPr>
            <w:tcW w:w="9220" w:type="dxa"/>
            <w:gridSpan w:val="5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9B3C1E" w14:textId="77777777" w:rsidR="00703479" w:rsidRDefault="00703479" w:rsidP="00703479">
            <w:pPr>
              <w:pStyle w:val="Standard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Key Resources Table</w:t>
            </w:r>
          </w:p>
        </w:tc>
      </w:tr>
      <w:tr w:rsidR="00AB2817" w14:paraId="55CB5A71" w14:textId="77777777" w:rsidTr="00703479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3DD2304" w14:textId="77777777" w:rsidR="00AB2817" w:rsidRDefault="00AB2817" w:rsidP="00703479">
            <w:pPr>
              <w:pStyle w:val="Standard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agent type (species) or resource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950641" w14:textId="77777777" w:rsidR="00AB2817" w:rsidRDefault="00AB2817" w:rsidP="00703479">
            <w:pPr>
              <w:pStyle w:val="Standard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Designa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1DAF1F" w14:textId="77777777" w:rsidR="00AB2817" w:rsidRDefault="00AB2817" w:rsidP="00703479">
            <w:pPr>
              <w:pStyle w:val="Standard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ource or referenc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AD42B5A" w14:textId="77777777" w:rsidR="00AB2817" w:rsidRDefault="00AB2817" w:rsidP="00703479">
            <w:pPr>
              <w:pStyle w:val="Standard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dentifier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88FF589" w14:textId="77777777" w:rsidR="00AB2817" w:rsidRDefault="00AB2817" w:rsidP="00703479">
            <w:pPr>
              <w:pStyle w:val="StandardWeb"/>
              <w:spacing w:before="0" w:beforeAutospacing="0" w:after="0" w:afterAutospacing="0"/>
              <w:ind w:left="120" w:right="120"/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dditional information</w:t>
            </w:r>
          </w:p>
        </w:tc>
      </w:tr>
      <w:tr w:rsidR="00AB2817" w14:paraId="3B0F55F1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399614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3F6A71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anti-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ClpC</w:t>
            </w:r>
            <w:r w:rsidRPr="00AB2817">
              <w:rPr>
                <w:rFonts w:ascii="Arial" w:hAnsi="Arial" w:cs="Arial"/>
                <w:i/>
                <w:color w:val="212121"/>
                <w:vertAlign w:val="superscript"/>
              </w:rPr>
              <w:t>Bsu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antibody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E3171E" w14:textId="77777777" w:rsidR="00AB2817" w:rsidRPr="00AB2817" w:rsidRDefault="00AB2817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</w:rPr>
            </w:pPr>
            <w:r w:rsidRPr="00AB2817">
              <w:rPr>
                <w:rFonts w:ascii="Arial" w:hAnsi="Arial" w:cs="Arial"/>
                <w:noProof/>
                <w:sz w:val="20"/>
                <w:szCs w:val="20"/>
              </w:rPr>
              <w:t>PMID:1467923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FA97DE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A0DB71" w14:textId="07A4BA2A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 xml:space="preserve">dilution </w:t>
            </w:r>
            <w:r w:rsidR="0072530E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color w:val="000000"/>
              </w:rPr>
              <w:t>1:10000</w:t>
            </w:r>
            <w:r w:rsidR="0072530E">
              <w:rPr>
                <w:rFonts w:ascii="Arial" w:hAnsi="Arial" w:cs="Arial"/>
                <w:color w:val="000000"/>
              </w:rPr>
              <w:t>)</w:t>
            </w:r>
            <w:r w:rsidRPr="00AB2817">
              <w:rPr>
                <w:rFonts w:ascii="Arial" w:hAnsi="Arial" w:cs="Arial"/>
                <w:color w:val="000000"/>
              </w:rPr>
              <w:t xml:space="preserve">, </w:t>
            </w:r>
            <w:proofErr w:type="spellStart"/>
            <w:r w:rsidRPr="00AB2817">
              <w:rPr>
                <w:rFonts w:ascii="Arial" w:hAnsi="Arial" w:cs="Arial"/>
                <w:color w:val="000000"/>
              </w:rPr>
              <w:t>crossreacts</w:t>
            </w:r>
            <w:proofErr w:type="spellEnd"/>
            <w:r w:rsidRPr="00AB2817">
              <w:rPr>
                <w:rFonts w:ascii="Arial" w:hAnsi="Arial" w:cs="Arial"/>
                <w:color w:val="000000"/>
              </w:rPr>
              <w:t xml:space="preserve"> with </w:t>
            </w:r>
            <w:proofErr w:type="spellStart"/>
            <w:r w:rsidRPr="00AB2817">
              <w:rPr>
                <w:rFonts w:ascii="Arial" w:hAnsi="Arial" w:cs="Arial"/>
                <w:color w:val="000000"/>
              </w:rPr>
              <w:t>ClpC</w:t>
            </w:r>
            <w:r w:rsidRPr="00AB2817">
              <w:rPr>
                <w:rFonts w:ascii="Arial" w:hAnsi="Arial" w:cs="Arial"/>
                <w:i/>
                <w:color w:val="000000"/>
                <w:vertAlign w:val="superscript"/>
              </w:rPr>
              <w:t>Lmo</w:t>
            </w:r>
            <w:proofErr w:type="spellEnd"/>
          </w:p>
        </w:tc>
      </w:tr>
      <w:tr w:rsidR="00AB2817" w:rsidRPr="00E159AB" w14:paraId="4114597F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60DADD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B921BB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anti-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DivIVA</w:t>
            </w:r>
            <w:r w:rsidRPr="00AB2817">
              <w:rPr>
                <w:rFonts w:ascii="Arial" w:hAnsi="Arial" w:cs="Arial"/>
                <w:i/>
                <w:color w:val="212121"/>
                <w:vertAlign w:val="superscript"/>
              </w:rPr>
              <w:t>Bsu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antibody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4FEDC8" w14:textId="77777777" w:rsidR="00AB2817" w:rsidRPr="00AB2817" w:rsidRDefault="00AB2817" w:rsidP="00C122AF">
            <w:pPr>
              <w:pStyle w:val="EndNoteBibliography"/>
              <w:ind w:left="42"/>
              <w:rPr>
                <w:rFonts w:ascii="Arial" w:hAnsi="Arial" w:cs="Arial"/>
                <w:color w:val="212121"/>
                <w:sz w:val="20"/>
                <w:szCs w:val="20"/>
                <w:lang w:val="de-DE"/>
              </w:rPr>
            </w:pPr>
            <w:r w:rsidRPr="00AB2817">
              <w:rPr>
                <w:rFonts w:ascii="Arial" w:hAnsi="Arial" w:cs="Arial"/>
                <w:noProof/>
                <w:sz w:val="20"/>
                <w:szCs w:val="20"/>
                <w:lang w:val="de-DE"/>
              </w:rPr>
              <w:t>PMID:980862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61EC3F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de-DE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B0F785" w14:textId="257F9893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proofErr w:type="spellStart"/>
            <w:r w:rsidRPr="00AB2817">
              <w:rPr>
                <w:rFonts w:ascii="Arial" w:hAnsi="Arial" w:cs="Arial"/>
                <w:color w:val="000000"/>
                <w:lang w:val="de-DE"/>
              </w:rPr>
              <w:t>dilution</w:t>
            </w:r>
            <w:proofErr w:type="spellEnd"/>
            <w:r w:rsidRPr="00AB2817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(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>1:5000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)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Pr="00AB2817">
              <w:rPr>
                <w:rFonts w:ascii="Arial" w:hAnsi="Arial" w:cs="Arial"/>
                <w:color w:val="000000"/>
              </w:rPr>
              <w:t>crossreacts</w:t>
            </w:r>
            <w:proofErr w:type="spellEnd"/>
            <w:r w:rsidRPr="00AB2817">
              <w:rPr>
                <w:rFonts w:ascii="Arial" w:hAnsi="Arial" w:cs="Arial"/>
                <w:color w:val="000000"/>
              </w:rPr>
              <w:t xml:space="preserve"> with </w:t>
            </w:r>
            <w:proofErr w:type="spellStart"/>
            <w:r w:rsidRPr="00AB2817">
              <w:rPr>
                <w:rFonts w:ascii="Arial" w:hAnsi="Arial" w:cs="Arial"/>
                <w:color w:val="000000"/>
              </w:rPr>
              <w:t>DivIVA</w:t>
            </w:r>
            <w:r w:rsidRPr="00AB2817">
              <w:rPr>
                <w:rFonts w:ascii="Arial" w:hAnsi="Arial" w:cs="Arial"/>
                <w:i/>
                <w:color w:val="000000"/>
                <w:vertAlign w:val="superscript"/>
              </w:rPr>
              <w:t>Lmo</w:t>
            </w:r>
            <w:proofErr w:type="spellEnd"/>
          </w:p>
        </w:tc>
      </w:tr>
      <w:tr w:rsidR="00AB2817" w:rsidRPr="00E159AB" w14:paraId="69532055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BA2F1C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r w:rsidRPr="00AB2817">
              <w:rPr>
                <w:rFonts w:ascii="Arial" w:hAnsi="Arial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AE1413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</w:rPr>
              <w:t>anti-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GlmS</w:t>
            </w:r>
            <w:r w:rsidRPr="00AB2817">
              <w:rPr>
                <w:rFonts w:ascii="Arial" w:hAnsi="Arial" w:cs="Arial"/>
                <w:i/>
                <w:color w:val="212121"/>
                <w:vertAlign w:val="superscript"/>
              </w:rPr>
              <w:t>Bsu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antibody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44DAA4" w14:textId="77777777" w:rsidR="00AB2817" w:rsidRPr="00AB2817" w:rsidRDefault="00AB2817" w:rsidP="00C122AF">
            <w:pPr>
              <w:pStyle w:val="EndNoteBibliography"/>
              <w:ind w:left="42"/>
              <w:rPr>
                <w:rFonts w:ascii="Arial" w:hAnsi="Arial" w:cs="Arial"/>
                <w:color w:val="212121"/>
                <w:sz w:val="20"/>
                <w:szCs w:val="20"/>
                <w:lang w:val="de-DE"/>
              </w:rPr>
            </w:pPr>
            <w:r w:rsidRPr="00AB2817">
              <w:rPr>
                <w:rFonts w:ascii="Arial" w:hAnsi="Arial" w:cs="Arial"/>
                <w:noProof/>
                <w:sz w:val="20"/>
                <w:szCs w:val="20"/>
              </w:rPr>
              <w:t>PMID:1798198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84B931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de-DE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C17121" w14:textId="2F633EA6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proofErr w:type="spellStart"/>
            <w:r w:rsidRPr="00AB2817">
              <w:rPr>
                <w:rFonts w:ascii="Arial" w:hAnsi="Arial" w:cs="Arial"/>
                <w:color w:val="000000"/>
                <w:lang w:val="de-DE"/>
              </w:rPr>
              <w:t>dilution</w:t>
            </w:r>
            <w:proofErr w:type="spellEnd"/>
            <w:r w:rsidRPr="00AB2817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(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>1:5000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)</w:t>
            </w:r>
          </w:p>
          <w:p w14:paraId="641DE124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</w:p>
        </w:tc>
      </w:tr>
      <w:tr w:rsidR="00AB2817" w:rsidRPr="00E159AB" w14:paraId="31BEA550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0C3931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r w:rsidRPr="00AB2817">
              <w:rPr>
                <w:rFonts w:ascii="Arial" w:hAnsi="Arial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FADE40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</w:rPr>
              <w:t>anti-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IlvB</w:t>
            </w:r>
            <w:r w:rsidRPr="00AB2817">
              <w:rPr>
                <w:rFonts w:ascii="Arial" w:hAnsi="Arial" w:cs="Arial"/>
                <w:i/>
                <w:color w:val="212121"/>
                <w:vertAlign w:val="superscript"/>
              </w:rPr>
              <w:t>Bsu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antibody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2D01BD" w14:textId="77777777" w:rsidR="00AB2817" w:rsidRPr="00AB2817" w:rsidRDefault="00AB2817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  <w:lang w:val="de-DE"/>
              </w:rPr>
            </w:pPr>
            <w:r w:rsidRPr="00AB2817">
              <w:rPr>
                <w:rFonts w:ascii="Arial" w:hAnsi="Arial" w:cs="Arial"/>
                <w:noProof/>
                <w:sz w:val="20"/>
                <w:szCs w:val="20"/>
              </w:rPr>
              <w:t>PMID:1798198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A863E3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de-DE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0CC618" w14:textId="484094B9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proofErr w:type="spellStart"/>
            <w:r w:rsidRPr="00AB2817">
              <w:rPr>
                <w:rFonts w:ascii="Arial" w:hAnsi="Arial" w:cs="Arial"/>
                <w:color w:val="000000"/>
                <w:lang w:val="de-DE"/>
              </w:rPr>
              <w:t>dilution</w:t>
            </w:r>
            <w:proofErr w:type="spellEnd"/>
            <w:r w:rsidRPr="00AB2817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(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>1:5000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)</w:t>
            </w:r>
          </w:p>
          <w:p w14:paraId="30185D43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</w:p>
        </w:tc>
      </w:tr>
      <w:tr w:rsidR="00AB2817" w:rsidRPr="00E159AB" w14:paraId="7197A740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D8BCF5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r w:rsidRPr="00AB2817">
              <w:rPr>
                <w:rFonts w:ascii="Arial" w:hAnsi="Arial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D60D7A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</w:rPr>
              <w:t>anti-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MurAA</w:t>
            </w:r>
            <w:r w:rsidRPr="00AB2817">
              <w:rPr>
                <w:rFonts w:ascii="Arial" w:hAnsi="Arial" w:cs="Arial"/>
                <w:i/>
                <w:color w:val="212121"/>
                <w:vertAlign w:val="superscript"/>
              </w:rPr>
              <w:t>Bsu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antibody (Rabbit polyclonal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CFA835" w14:textId="77777777" w:rsidR="00AB2817" w:rsidRPr="00AB2817" w:rsidRDefault="00AB2817" w:rsidP="00C122AF">
            <w:pPr>
              <w:pStyle w:val="EndNoteBibliography"/>
              <w:ind w:left="42"/>
              <w:rPr>
                <w:rFonts w:ascii="Arial" w:hAnsi="Arial" w:cs="Arial"/>
                <w:noProof/>
                <w:sz w:val="20"/>
                <w:szCs w:val="20"/>
              </w:rPr>
            </w:pPr>
            <w:r w:rsidRPr="00AB2817">
              <w:rPr>
                <w:rFonts w:ascii="Arial" w:hAnsi="Arial" w:cs="Arial"/>
                <w:noProof/>
                <w:sz w:val="20"/>
                <w:szCs w:val="20"/>
              </w:rPr>
              <w:t>PMID:14763982</w:t>
            </w:r>
          </w:p>
          <w:p w14:paraId="4974DD82" w14:textId="77777777" w:rsidR="00AB2817" w:rsidRPr="00AB2817" w:rsidRDefault="00AB2817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629F6B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8A8186" w14:textId="539EAD22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  <w:proofErr w:type="spellStart"/>
            <w:r w:rsidRPr="00AB2817">
              <w:rPr>
                <w:rFonts w:ascii="Arial" w:hAnsi="Arial" w:cs="Arial"/>
                <w:color w:val="000000"/>
                <w:lang w:val="de-DE"/>
              </w:rPr>
              <w:t>dilution</w:t>
            </w:r>
            <w:proofErr w:type="spellEnd"/>
            <w:r w:rsidRPr="00AB2817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(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>1:5000</w:t>
            </w:r>
            <w:r w:rsidR="0072530E">
              <w:rPr>
                <w:rFonts w:ascii="Arial" w:hAnsi="Arial" w:cs="Arial"/>
                <w:color w:val="000000"/>
                <w:lang w:val="de-DE"/>
              </w:rPr>
              <w:t>)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Pr="00AB2817">
              <w:rPr>
                <w:rFonts w:ascii="Arial" w:hAnsi="Arial" w:cs="Arial"/>
                <w:color w:val="000000"/>
              </w:rPr>
              <w:t>crossreacts</w:t>
            </w:r>
            <w:proofErr w:type="spellEnd"/>
            <w:r w:rsidRPr="00AB2817">
              <w:rPr>
                <w:rFonts w:ascii="Arial" w:hAnsi="Arial" w:cs="Arial"/>
                <w:color w:val="000000"/>
              </w:rPr>
              <w:t xml:space="preserve"> with </w:t>
            </w:r>
            <w:proofErr w:type="spellStart"/>
            <w:r w:rsidRPr="00AB2817">
              <w:rPr>
                <w:rFonts w:ascii="Arial" w:hAnsi="Arial" w:cs="Arial"/>
                <w:color w:val="000000"/>
              </w:rPr>
              <w:t>MurA</w:t>
            </w:r>
            <w:r w:rsidRPr="00AB2817">
              <w:rPr>
                <w:rFonts w:ascii="Arial" w:hAnsi="Arial" w:cs="Arial"/>
                <w:i/>
                <w:color w:val="000000"/>
                <w:vertAlign w:val="superscript"/>
              </w:rPr>
              <w:t>Lmo</w:t>
            </w:r>
            <w:proofErr w:type="spellEnd"/>
          </w:p>
        </w:tc>
      </w:tr>
      <w:tr w:rsidR="00AB2817" w:rsidRPr="00E159AB" w14:paraId="3ED484EC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F83D95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  <w:r w:rsidRPr="00AB2817">
              <w:rPr>
                <w:rFonts w:ascii="Arial" w:hAnsi="Arial" w:cs="Arial"/>
                <w:color w:val="000000"/>
              </w:rPr>
              <w:t>antibody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5F5639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</w:rPr>
              <w:t>anti-rabbit IgG (whole molecule)-peroxidase antibody produced in goa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7B7B0F" w14:textId="77777777" w:rsidR="00AB2817" w:rsidRPr="00AB2817" w:rsidRDefault="00AB2817" w:rsidP="00C122AF">
            <w:pPr>
              <w:pStyle w:val="EndNoteBibliography"/>
              <w:spacing w:after="0"/>
              <w:ind w:left="42"/>
              <w:jc w:val="left"/>
              <w:rPr>
                <w:rFonts w:ascii="Arial" w:hAnsi="Arial" w:cs="Arial"/>
                <w:noProof/>
                <w:sz w:val="20"/>
                <w:szCs w:val="20"/>
              </w:rPr>
            </w:pPr>
            <w:r w:rsidRPr="00AB2817">
              <w:rPr>
                <w:rFonts w:ascii="Arial" w:hAnsi="Arial" w:cs="Arial"/>
                <w:noProof/>
                <w:sz w:val="20"/>
                <w:szCs w:val="20"/>
              </w:rPr>
              <w:t>Sigma-Aldrich</w:t>
            </w:r>
          </w:p>
          <w:p w14:paraId="132CCAB0" w14:textId="77777777" w:rsidR="00AB2817" w:rsidRPr="00AB2817" w:rsidRDefault="00AB2817" w:rsidP="00C122AF">
            <w:pPr>
              <w:pStyle w:val="EndNoteBibliography"/>
              <w:spacing w:after="0"/>
              <w:ind w:left="42"/>
              <w:jc w:val="left"/>
              <w:rPr>
                <w:rFonts w:ascii="Arial" w:hAnsi="Arial" w:cs="Arial"/>
                <w:noProof/>
                <w:sz w:val="20"/>
                <w:szCs w:val="20"/>
              </w:rPr>
            </w:pPr>
          </w:p>
          <w:p w14:paraId="38688C6B" w14:textId="77777777" w:rsidR="00AB2817" w:rsidRPr="00AB2817" w:rsidRDefault="00AB2817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  <w:lang w:val="en-US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DFAD7B" w14:textId="6A8411E7" w:rsidR="00AB2817" w:rsidRPr="00AB2817" w:rsidRDefault="000E7C78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0E7C78">
              <w:rPr>
                <w:rFonts w:ascii="Arial" w:hAnsi="Arial" w:cs="Arial"/>
                <w:color w:val="212121"/>
                <w:lang w:val="en-US"/>
              </w:rPr>
              <w:t>RRID:AB_25789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0EFB89" w14:textId="77777777" w:rsidR="00AB2817" w:rsidRPr="00AB2817" w:rsidRDefault="00AB2817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530FF6" w:rsidRPr="00767A13" w14:paraId="68ECE21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BD7ED8" w14:textId="77777777" w:rsidR="00530FF6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hemical compound or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B7EEA6" w14:textId="77777777" w:rsidR="00530FF6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a</w:t>
            </w:r>
            <w:r w:rsidRPr="00FD37F7">
              <w:rPr>
                <w:rFonts w:ascii="Arial" w:hAnsi="Arial" w:cs="Arial"/>
                <w:color w:val="212121"/>
              </w:rPr>
              <w:t>mpicillin sodium sal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4B2966" w14:textId="77777777" w:rsidR="00530FF6" w:rsidRPr="00AB2817" w:rsidRDefault="00530F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Sigma-</w:t>
            </w:r>
            <w:r w:rsidRPr="00FD37F7">
              <w:rPr>
                <w:rFonts w:ascii="Arial" w:hAnsi="Arial" w:cs="Arial"/>
                <w:color w:val="212121"/>
              </w:rPr>
              <w:t>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8018C0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A9518-5G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4270C4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:rsidRPr="00767A13" w14:paraId="1517DE76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2A9C8B2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hemical compound or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852DAE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ATP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363DF5" w14:textId="77777777" w:rsidR="00530FF6" w:rsidRPr="00AB2817" w:rsidRDefault="00530FF6" w:rsidP="00EF3DCE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Sigma</w:t>
            </w:r>
            <w:r>
              <w:rPr>
                <w:rFonts w:ascii="Arial" w:hAnsi="Arial" w:cs="Arial"/>
                <w:color w:val="212121"/>
              </w:rPr>
              <w:t>-</w:t>
            </w:r>
            <w:r w:rsidRPr="00AB2817">
              <w:rPr>
                <w:rFonts w:ascii="Arial" w:hAnsi="Arial" w:cs="Arial"/>
                <w:color w:val="212121"/>
              </w:rPr>
              <w:t>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F3C05C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A7699-10G</w:t>
            </w:r>
          </w:p>
          <w:p w14:paraId="5F2779E3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7BEBF6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:rsidRPr="00767A13" w14:paraId="75B5CBF6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BE2125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 xml:space="preserve">hemical compound or drug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C0A5ED5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DNase I (Roche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4E4FBC7" w14:textId="77777777" w:rsidR="00530FF6" w:rsidRPr="00AB2817" w:rsidRDefault="00530F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9BD870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10104159001</w:t>
            </w:r>
          </w:p>
          <w:p w14:paraId="38CAFDAE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72D081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:rsidRPr="00767A13" w14:paraId="79029A87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5E9A2C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lastRenderedPageBreak/>
              <w:t>c</w:t>
            </w:r>
            <w:r w:rsidRPr="00AB2817">
              <w:rPr>
                <w:rFonts w:ascii="Arial" w:hAnsi="Arial" w:cs="Arial"/>
                <w:color w:val="000000"/>
              </w:rPr>
              <w:t>hemical compound or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4D62EC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erythromyci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D8E8E1" w14:textId="77777777" w:rsidR="00530FF6" w:rsidRPr="00AB2817" w:rsidRDefault="00530F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Sigma-</w:t>
            </w:r>
            <w:r w:rsidRPr="00FD37F7">
              <w:rPr>
                <w:rFonts w:ascii="Arial" w:hAnsi="Arial" w:cs="Arial"/>
                <w:color w:val="212121"/>
              </w:rPr>
              <w:t>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6ABDDA" w14:textId="77777777" w:rsidR="00530FF6" w:rsidRPr="00AB2817" w:rsidRDefault="00530FF6" w:rsidP="00FD37F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E5389-5G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02444A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:rsidRPr="00767A13" w14:paraId="434EA98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EF3077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 xml:space="preserve">hemical compound or drug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233600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IPTG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DB5FB6" w14:textId="77777777" w:rsidR="00530FF6" w:rsidRPr="00AB2817" w:rsidRDefault="00530F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ForMedium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F3AE6C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IPTG02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772EE4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:rsidRPr="00767A13" w14:paraId="5B754F93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BC9C169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 xml:space="preserve">hemical compound or drug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60DA32C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Kanamycin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39BA82" w14:textId="77777777" w:rsidR="00530FF6" w:rsidRPr="00AB2817" w:rsidRDefault="00530F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ForMedium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B4D9CF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Kan002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6147FBE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:rsidRPr="00767A13" w14:paraId="21BAF5CB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7A930B" w14:textId="77777777" w:rsidR="00530FF6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hemical compound or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67E243" w14:textId="77777777" w:rsidR="00530FF6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X-Ga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60194D" w14:textId="77777777" w:rsidR="00530FF6" w:rsidRPr="00AB2817" w:rsidRDefault="00530F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peqLab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B78DA5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37-261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C1B149" w14:textId="77777777" w:rsidR="00530FF6" w:rsidRPr="00AB2817" w:rsidRDefault="00530F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530FF6" w14:paraId="01FE7E3E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743009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638C98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ceftriaxone E-test strips 0.016 - 256 µg/ml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1571B4" w14:textId="77777777" w:rsidR="00530FF6" w:rsidRPr="00AB2817" w:rsidRDefault="00530F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</w:rPr>
              <w:t>BestbionDX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B7FDB7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9204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8D262E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530FF6" w:rsidRPr="00E159AB" w14:paraId="5EE179F1" w14:textId="77777777" w:rsidTr="00F715F6">
        <w:trPr>
          <w:trHeight w:val="631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3DC799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  <w:r w:rsidRPr="00AB2817">
              <w:rPr>
                <w:rFonts w:ascii="Arial" w:hAnsi="Arial" w:cs="Arial"/>
                <w:color w:val="000000"/>
              </w:rPr>
              <w:t>chemical compound, drug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1EFF78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nile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red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3B62A1" w14:textId="77777777" w:rsidR="00530FF6" w:rsidRPr="00AB2817" w:rsidRDefault="00530F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  <w:lang w:val="en-US"/>
              </w:rPr>
            </w:pPr>
            <w:r w:rsidRPr="00AB2817">
              <w:rPr>
                <w:rFonts w:ascii="Arial" w:hAnsi="Arial" w:cs="Arial"/>
                <w:color w:val="212121"/>
                <w:sz w:val="20"/>
                <w:szCs w:val="20"/>
              </w:rPr>
              <w:t>Sigma Aldri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4391A1" w14:textId="77777777" w:rsidR="00530FF6" w:rsidRPr="00AB2817" w:rsidRDefault="00530FF6" w:rsidP="00641204">
            <w:pPr>
              <w:pStyle w:val="StandardWeb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  <w:lang w:val="en-US"/>
              </w:rPr>
              <w:t>N3013-100MG</w:t>
            </w:r>
          </w:p>
          <w:p w14:paraId="3436B0D8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2B22C4" w14:textId="77777777" w:rsidR="00530FF6" w:rsidRPr="00AB2817" w:rsidRDefault="00530F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:rsidRPr="00767A13" w14:paraId="1427CF53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22B62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B357C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5 mL Ni-NTA 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superflow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cartridge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83B440F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Qiagen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4AEDA53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at No./ID: 3076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2FAA20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11FB7D8B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6496DB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A02885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96 well MRC crystallisation plates 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34D49C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Molecular Dimensions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BCD3333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MD11-00-10</w:t>
            </w:r>
          </w:p>
          <w:p w14:paraId="4A31ECC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55E33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E159AB" w14:paraId="1F2631F7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0C0400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027149" w14:textId="77777777" w:rsidR="00F715F6" w:rsidRPr="00F715F6" w:rsidRDefault="00F715F6" w:rsidP="00F715F6">
            <w:pPr>
              <w:ind w:left="129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F715F6">
              <w:rPr>
                <w:rFonts w:ascii="Arial" w:hAnsi="Arial" w:cs="Arial"/>
                <w:sz w:val="20"/>
                <w:szCs w:val="20"/>
              </w:rPr>
              <w:t>Acclaim RSLC 120 C18 colum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C0A59A" w14:textId="77777777" w:rsidR="00F715F6" w:rsidRPr="00F715F6" w:rsidRDefault="00F715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</w:rPr>
            </w:pPr>
            <w:proofErr w:type="spellStart"/>
            <w:r w:rsidRPr="00F715F6">
              <w:rPr>
                <w:rFonts w:ascii="Arial" w:hAnsi="Arial" w:cs="Arial"/>
                <w:sz w:val="20"/>
                <w:szCs w:val="20"/>
              </w:rPr>
              <w:t>ThermoFish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9E0BF8" w14:textId="77777777" w:rsidR="00F715F6" w:rsidRP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P/N: 6898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3DF67E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14:paraId="57440AC6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57A3AE" w14:textId="77777777" w:rsidR="00F715F6" w:rsidRPr="00AB2817" w:rsidRDefault="00F715F6" w:rsidP="00530FF6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</w:t>
            </w:r>
            <w:r>
              <w:rPr>
                <w:rFonts w:ascii="Arial" w:hAnsi="Arial" w:cs="Arial"/>
                <w:color w:val="000000"/>
              </w:rPr>
              <w:t xml:space="preserve"> or</w:t>
            </w:r>
            <w:r w:rsidRPr="00AB2817">
              <w:rPr>
                <w:rFonts w:ascii="Arial" w:hAnsi="Arial" w:cs="Arial"/>
                <w:color w:val="000000"/>
              </w:rPr>
              <w:t xml:space="preserve"> ki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2F009D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Bacterial Adenylate Cyclase Two-Hybrid System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373590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</w:rPr>
              <w:t>Euromedex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0ECDCD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bCs/>
                <w:color w:val="000000"/>
                <w:lang w:val="en-US"/>
              </w:rPr>
              <w:t>EUK0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F9E7F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:rsidRPr="00E159AB" w14:paraId="4F7C6F90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5E424B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221476" w14:textId="77777777" w:rsidR="00F715F6" w:rsidRPr="00F715F6" w:rsidRDefault="00F715F6" w:rsidP="00641204">
            <w:pPr>
              <w:pStyle w:val="StandardWeb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proofErr w:type="spellStart"/>
            <w:r w:rsidRPr="00F715F6">
              <w:rPr>
                <w:rFonts w:ascii="Arial" w:hAnsi="Arial" w:cs="Arial"/>
              </w:rPr>
              <w:t>HyperSep</w:t>
            </w:r>
            <w:proofErr w:type="spellEnd"/>
            <w:r w:rsidRPr="00F715F6">
              <w:rPr>
                <w:rFonts w:ascii="Arial" w:hAnsi="Arial" w:cs="Arial"/>
              </w:rPr>
              <w:t xml:space="preserve"> </w:t>
            </w:r>
            <w:proofErr w:type="spellStart"/>
            <w:r w:rsidRPr="00F715F6">
              <w:rPr>
                <w:rFonts w:ascii="Arial" w:hAnsi="Arial" w:cs="Arial"/>
              </w:rPr>
              <w:t>SpinTip</w:t>
            </w:r>
            <w:proofErr w:type="spellEnd"/>
            <w:r w:rsidRPr="00F715F6">
              <w:rPr>
                <w:rFonts w:ascii="Arial" w:hAnsi="Arial" w:cs="Arial"/>
              </w:rPr>
              <w:t xml:space="preserve"> SPE C18 extraction tip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77A4D8" w14:textId="77777777" w:rsidR="00F715F6" w:rsidRPr="00F715F6" w:rsidRDefault="00F715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</w:rPr>
            </w:pPr>
            <w:proofErr w:type="spellStart"/>
            <w:r w:rsidRPr="00F715F6">
              <w:rPr>
                <w:rFonts w:ascii="Arial" w:hAnsi="Arial" w:cs="Arial"/>
                <w:sz w:val="20"/>
                <w:szCs w:val="20"/>
              </w:rPr>
              <w:t>Thermo</w:t>
            </w:r>
            <w:proofErr w:type="spellEnd"/>
            <w:r w:rsidRPr="00F715F6">
              <w:rPr>
                <w:rFonts w:ascii="Arial" w:hAnsi="Arial" w:cs="Arial"/>
                <w:sz w:val="20"/>
                <w:szCs w:val="20"/>
              </w:rPr>
              <w:t xml:space="preserve"> Fis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FBD23C" w14:textId="77777777" w:rsidR="00F715F6" w:rsidRP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60109-41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BCF129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:rsidRPr="00E159AB" w14:paraId="15596FCF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D0C498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1300E4" w14:textId="77777777" w:rsidR="00F715F6" w:rsidRPr="00F715F6" w:rsidRDefault="00F715F6" w:rsidP="00641204">
            <w:pPr>
              <w:pStyle w:val="StandardWeb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proofErr w:type="spellStart"/>
            <w:r w:rsidRPr="00F715F6">
              <w:rPr>
                <w:rFonts w:ascii="Arial" w:hAnsi="Arial" w:cs="Arial"/>
              </w:rPr>
              <w:t>HyperSep</w:t>
            </w:r>
            <w:proofErr w:type="spellEnd"/>
            <w:r w:rsidRPr="00F715F6">
              <w:rPr>
                <w:rFonts w:ascii="Arial" w:hAnsi="Arial" w:cs="Arial"/>
              </w:rPr>
              <w:t xml:space="preserve"> </w:t>
            </w:r>
            <w:proofErr w:type="spellStart"/>
            <w:r w:rsidRPr="00F715F6">
              <w:rPr>
                <w:rFonts w:ascii="Arial" w:hAnsi="Arial" w:cs="Arial"/>
              </w:rPr>
              <w:t>SpinTip</w:t>
            </w:r>
            <w:proofErr w:type="spellEnd"/>
            <w:r w:rsidRPr="00F715F6">
              <w:rPr>
                <w:rFonts w:ascii="Arial" w:hAnsi="Arial" w:cs="Arial"/>
              </w:rPr>
              <w:t xml:space="preserve"> SPE C8 extraction tip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160678" w14:textId="77777777" w:rsidR="00F715F6" w:rsidRPr="00F715F6" w:rsidRDefault="00F715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</w:rPr>
            </w:pPr>
            <w:proofErr w:type="spellStart"/>
            <w:r w:rsidRPr="00F715F6">
              <w:rPr>
                <w:rFonts w:ascii="Arial" w:hAnsi="Arial" w:cs="Arial"/>
                <w:sz w:val="20"/>
                <w:szCs w:val="20"/>
              </w:rPr>
              <w:t>Thermo</w:t>
            </w:r>
            <w:proofErr w:type="spellEnd"/>
            <w:r w:rsidRPr="00F715F6">
              <w:rPr>
                <w:rFonts w:ascii="Arial" w:hAnsi="Arial" w:cs="Arial"/>
                <w:sz w:val="20"/>
                <w:szCs w:val="20"/>
              </w:rPr>
              <w:t xml:space="preserve"> Fis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02E2B0" w14:textId="77777777" w:rsidR="00F715F6" w:rsidRP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60109-41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BF6383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:rsidRPr="00767A13" w14:paraId="35D84FA8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231C2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lastRenderedPageBreak/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FC211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JCSG+ Crystallisation scree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8D70A7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Molecular Dimension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278A96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FC871E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14:paraId="52762C4F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74BDFE" w14:textId="77777777" w:rsidR="00F715F6" w:rsidRPr="00AB2817" w:rsidRDefault="00F715F6" w:rsidP="00530FF6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</w:t>
            </w:r>
            <w:r>
              <w:rPr>
                <w:rFonts w:ascii="Arial" w:hAnsi="Arial" w:cs="Arial"/>
                <w:color w:val="000000"/>
              </w:rPr>
              <w:t xml:space="preserve"> or</w:t>
            </w:r>
            <w:r w:rsidRPr="00AB2817">
              <w:rPr>
                <w:rFonts w:ascii="Arial" w:hAnsi="Arial" w:cs="Arial"/>
                <w:color w:val="000000"/>
              </w:rPr>
              <w:t xml:space="preserve">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A98A93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AB2817">
              <w:rPr>
                <w:rFonts w:ascii="Arial" w:hAnsi="Arial" w:cs="Arial"/>
              </w:rPr>
              <w:t>MiSeq</w:t>
            </w:r>
            <w:proofErr w:type="spellEnd"/>
            <w:r w:rsidRPr="00AB2817">
              <w:rPr>
                <w:rFonts w:ascii="Arial" w:hAnsi="Arial" w:cs="Arial"/>
              </w:rPr>
              <w:t xml:space="preserve"> Reagent Kit v3 cartridge (600-cycle kit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35DFF4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eastAsia="Times New Roman" w:hAnsi="Arial" w:cs="Arial"/>
                <w:sz w:val="20"/>
                <w:szCs w:val="20"/>
              </w:rPr>
              <w:t>Illumin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DD501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  <w:color w:val="000000"/>
                <w:lang w:val="en-US"/>
              </w:rPr>
            </w:pPr>
            <w:r w:rsidRPr="00AB2817">
              <w:rPr>
                <w:rFonts w:ascii="Arial" w:hAnsi="Arial" w:cs="Arial"/>
              </w:rPr>
              <w:t>MS-102-300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570C0E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:rsidRPr="00767A13" w14:paraId="1535B760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8EA785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BD647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MonoQ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5/50 GL colum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5C4308E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E Healthcar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876CB6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17516601</w:t>
            </w:r>
          </w:p>
          <w:p w14:paraId="406253A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2F860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7C62ADF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8C8A8E1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50392C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Mosquito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220036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TTP </w:t>
            </w:r>
            <w:proofErr w:type="spellStart"/>
            <w:r w:rsidRPr="00AB2817">
              <w:rPr>
                <w:rFonts w:ascii="Arial" w:hAnsi="Arial" w:cs="Arial"/>
                <w:color w:val="212121"/>
              </w:rPr>
              <w:t>Labtech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46EC20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816590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14:paraId="3C71488E" w14:textId="77777777" w:rsidTr="00F715F6">
        <w:trPr>
          <w:trHeight w:val="74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B80A88" w14:textId="77777777" w:rsidR="00F715F6" w:rsidRPr="00AB2817" w:rsidRDefault="00F715F6" w:rsidP="00530FF6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</w:t>
            </w:r>
            <w:r>
              <w:rPr>
                <w:rFonts w:ascii="Arial" w:hAnsi="Arial" w:cs="Arial"/>
                <w:color w:val="000000"/>
              </w:rPr>
              <w:t xml:space="preserve"> or </w:t>
            </w:r>
            <w:r w:rsidRPr="00AB2817">
              <w:rPr>
                <w:rFonts w:ascii="Arial" w:hAnsi="Arial" w:cs="Arial"/>
                <w:color w:val="000000"/>
              </w:rPr>
              <w:t>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78F9B7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</w:rPr>
              <w:t>Nextera</w:t>
            </w:r>
            <w:proofErr w:type="spellEnd"/>
            <w:r w:rsidRPr="00AB2817">
              <w:rPr>
                <w:rFonts w:ascii="Arial" w:hAnsi="Arial" w:cs="Arial"/>
              </w:rPr>
              <w:t xml:space="preserve"> XT DNA Library Prep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10DA7D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eastAsia="Times New Roman" w:hAnsi="Arial" w:cs="Arial"/>
                <w:sz w:val="20"/>
                <w:szCs w:val="20"/>
              </w:rPr>
              <w:t>Illumina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9AD4AA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bCs/>
                <w:color w:val="000000"/>
                <w:lang w:val="en-US"/>
              </w:rPr>
            </w:pPr>
            <w:r w:rsidRPr="00AB2817">
              <w:rPr>
                <w:rFonts w:ascii="Arial" w:hAnsi="Arial" w:cs="Arial"/>
              </w:rPr>
              <w:t>FC-131-102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DD3CC6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:rsidRPr="00767A13" w14:paraId="267277E6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F93425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35250FF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D 10 desalting colum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FA3383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E Healthcar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496D92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17085101</w:t>
            </w:r>
          </w:p>
          <w:p w14:paraId="5A152EE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B4C18F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3BC6D140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6E6A1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E84B9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Rayon loops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8A8E740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Hampton Research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BC64C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732106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E159AB" w14:paraId="7B4B376F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56579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6A5547" w14:textId="77777777" w:rsidR="00F715F6" w:rsidRPr="00F715F6" w:rsidRDefault="00F715F6" w:rsidP="00641204">
            <w:pPr>
              <w:pStyle w:val="StandardWeb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F715F6">
              <w:rPr>
                <w:rFonts w:ascii="Arial" w:hAnsi="Arial" w:cs="Arial"/>
              </w:rPr>
              <w:t>Smart Digest Soluble Trypsin Ki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566B72" w14:textId="77777777" w:rsidR="00F715F6" w:rsidRPr="00F715F6" w:rsidRDefault="00F715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</w:rPr>
            </w:pPr>
            <w:proofErr w:type="spellStart"/>
            <w:r w:rsidRPr="00F715F6">
              <w:rPr>
                <w:rFonts w:ascii="Arial" w:hAnsi="Arial" w:cs="Arial"/>
                <w:sz w:val="20"/>
                <w:szCs w:val="20"/>
              </w:rPr>
              <w:t>Thermo</w:t>
            </w:r>
            <w:proofErr w:type="spellEnd"/>
            <w:r w:rsidRPr="00F715F6">
              <w:rPr>
                <w:rFonts w:ascii="Arial" w:hAnsi="Arial" w:cs="Arial"/>
                <w:sz w:val="20"/>
                <w:szCs w:val="20"/>
              </w:rPr>
              <w:t xml:space="preserve"> Fis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64C868" w14:textId="77777777" w:rsidR="00F715F6" w:rsidRP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60113-1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692F5F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:rsidRPr="00767A13" w14:paraId="5F605555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F9A9B0F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3B39F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Superdex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200 increase 10/300 GL colum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2C407B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E Healthcar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B2708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28990944</w:t>
            </w:r>
          </w:p>
          <w:p w14:paraId="549477B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C24F1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47DCF5FA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B67805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C271F0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Superdex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200 XK16/6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DD0BE7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E Healthcar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1E930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9FA716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30BAC6ED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D550D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c</w:t>
            </w:r>
            <w:r w:rsidRPr="00AB2817">
              <w:rPr>
                <w:rFonts w:ascii="Arial" w:hAnsi="Arial" w:cs="Arial"/>
                <w:color w:val="000000"/>
              </w:rPr>
              <w:t>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C8AF37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Superdex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75 XK16/6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9ABE2C6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E Healthcar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2780A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0802FE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E159AB" w14:paraId="3FA8F138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6E3E4E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  <w:r w:rsidRPr="00AB2817">
              <w:rPr>
                <w:rFonts w:ascii="Arial" w:hAnsi="Arial" w:cs="Arial"/>
                <w:color w:val="000000"/>
              </w:rPr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58DF66" w14:textId="77777777" w:rsidR="00F715F6" w:rsidRPr="00AB2817" w:rsidRDefault="00F715F6" w:rsidP="00F715F6">
            <w:pPr>
              <w:pStyle w:val="StandardWeb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  <w:lang w:val="en-US"/>
              </w:rPr>
              <w:t>SuperSignal</w:t>
            </w:r>
            <w:proofErr w:type="spellEnd"/>
            <w:r w:rsidRPr="00AB2817">
              <w:rPr>
                <w:rFonts w:ascii="Arial" w:hAnsi="Arial" w:cs="Arial"/>
                <w:color w:val="212121"/>
                <w:lang w:val="en-US"/>
              </w:rPr>
              <w:t xml:space="preserve">™ West Dura </w:t>
            </w:r>
            <w:proofErr w:type="spellStart"/>
            <w:r w:rsidRPr="00AB2817">
              <w:rPr>
                <w:rFonts w:ascii="Arial" w:hAnsi="Arial" w:cs="Arial"/>
                <w:color w:val="212121"/>
                <w:lang w:val="en-US"/>
              </w:rPr>
              <w:t>chemiluminescence</w:t>
            </w:r>
            <w:proofErr w:type="spellEnd"/>
            <w:r w:rsidRPr="00AB2817">
              <w:rPr>
                <w:rFonts w:ascii="Arial" w:hAnsi="Arial" w:cs="Arial"/>
                <w:color w:val="212121"/>
                <w:lang w:val="en-US"/>
              </w:rPr>
              <w:t xml:space="preserve"> substrat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7F1436" w14:textId="77777777" w:rsidR="00F715F6" w:rsidRPr="00AB2817" w:rsidRDefault="00F715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  <w:lang w:val="en-US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  <w:sz w:val="20"/>
                <w:szCs w:val="20"/>
              </w:rPr>
              <w:t>Thermo</w:t>
            </w:r>
            <w:proofErr w:type="spellEnd"/>
            <w:r w:rsidRPr="00AB2817">
              <w:rPr>
                <w:rFonts w:ascii="Arial" w:hAnsi="Arial" w:cs="Arial"/>
                <w:color w:val="212121"/>
                <w:sz w:val="20"/>
                <w:szCs w:val="20"/>
              </w:rPr>
              <w:t xml:space="preserve">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373263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</w:rPr>
              <w:t>3407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94C07B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:rsidRPr="00E159AB" w14:paraId="69AA4D5E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3AD69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commercial assay or ki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68817" w14:textId="77777777" w:rsidR="00F715F6" w:rsidRPr="00F715F6" w:rsidRDefault="00F715F6" w:rsidP="00F715F6">
            <w:pPr>
              <w:pStyle w:val="StandardWeb"/>
              <w:ind w:left="120" w:right="120"/>
              <w:rPr>
                <w:rFonts w:ascii="Arial" w:hAnsi="Arial" w:cs="Arial"/>
                <w:color w:val="212121"/>
                <w:lang w:val="en-US"/>
              </w:rPr>
            </w:pPr>
            <w:proofErr w:type="spellStart"/>
            <w:r w:rsidRPr="00F715F6">
              <w:rPr>
                <w:rFonts w:ascii="Arial" w:hAnsi="Arial" w:cs="Arial"/>
              </w:rPr>
              <w:t>Zorbax</w:t>
            </w:r>
            <w:proofErr w:type="spellEnd"/>
            <w:r w:rsidRPr="00F715F6">
              <w:rPr>
                <w:rFonts w:ascii="Arial" w:hAnsi="Arial" w:cs="Arial"/>
              </w:rPr>
              <w:t xml:space="preserve"> 300Å Stable Bond C8 colum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DFA728" w14:textId="77777777" w:rsidR="00F715F6" w:rsidRPr="00F715F6" w:rsidRDefault="00F715F6" w:rsidP="00C122AF">
            <w:pPr>
              <w:ind w:left="42"/>
              <w:rPr>
                <w:rFonts w:ascii="Arial" w:hAnsi="Arial" w:cs="Arial"/>
                <w:color w:val="212121"/>
                <w:sz w:val="20"/>
                <w:szCs w:val="20"/>
              </w:rPr>
            </w:pPr>
            <w:r w:rsidRPr="00F715F6">
              <w:rPr>
                <w:rFonts w:ascii="Arial" w:hAnsi="Arial" w:cs="Arial"/>
                <w:sz w:val="20"/>
                <w:szCs w:val="20"/>
              </w:rPr>
              <w:t xml:space="preserve">Agilent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1C8A56" w14:textId="77777777" w:rsidR="00F715F6" w:rsidRP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P/N: 865973-90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F3F928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en-US"/>
              </w:rPr>
            </w:pPr>
          </w:p>
        </w:tc>
      </w:tr>
      <w:tr w:rsidR="00F715F6" w14:paraId="4247C667" w14:textId="77777777" w:rsidTr="00F715F6">
        <w:trPr>
          <w:trHeight w:val="87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DAF35E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lastRenderedPageBreak/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B74AE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gpsB</w:t>
            </w:r>
            <w:proofErr w:type="spellEnd"/>
            <w:r w:rsidRPr="00AB2817">
              <w:rPr>
                <w:rFonts w:ascii="Arial" w:hAnsi="Arial" w:cs="Arial"/>
                <w:i/>
                <w:color w:val="000000"/>
              </w:rPr>
              <w:t xml:space="preserve"> </w:t>
            </w:r>
            <w:r w:rsidRPr="00AB2817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mo1888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C1F72F" w14:textId="77777777" w:rsidR="00F715F6" w:rsidRPr="00AB2817" w:rsidRDefault="00F715F6" w:rsidP="00C122AF">
            <w:pPr>
              <w:ind w:left="42"/>
              <w:rPr>
                <w:rFonts w:ascii="Arial" w:hAnsi="Arial" w:cs="Arial"/>
                <w:i/>
                <w:color w:val="000000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348970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NCBI Gene ID: 9858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894C7B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14:paraId="498D7B3D" w14:textId="77777777" w:rsidTr="00F715F6">
        <w:trPr>
          <w:trHeight w:val="775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932E57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65A009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reoM</w:t>
            </w:r>
            <w:proofErr w:type="spellEnd"/>
            <w:r w:rsidRPr="00AB2817">
              <w:rPr>
                <w:rFonts w:ascii="Arial" w:hAnsi="Arial" w:cs="Arial"/>
                <w:color w:val="000000"/>
              </w:rPr>
              <w:t xml:space="preserve"> (</w:t>
            </w:r>
            <w:r w:rsidRPr="00AB2817">
              <w:rPr>
                <w:rFonts w:ascii="Arial" w:hAnsi="Arial" w:cs="Arial"/>
                <w:i/>
                <w:color w:val="000000"/>
              </w:rPr>
              <w:t>lmo1503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B970B5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2597C3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NCBI Gene ID: 987746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3BDCA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14:paraId="494FE901" w14:textId="77777777" w:rsidTr="00F715F6">
        <w:trPr>
          <w:trHeight w:val="77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BDBB4F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C7B1F9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reoY</w:t>
            </w:r>
            <w:proofErr w:type="spellEnd"/>
            <w:r w:rsidRPr="00AB2817">
              <w:rPr>
                <w:rFonts w:ascii="Arial" w:hAnsi="Arial" w:cs="Arial"/>
                <w:color w:val="000000"/>
              </w:rPr>
              <w:t xml:space="preserve"> (</w:t>
            </w:r>
            <w:r w:rsidRPr="00AB2817">
              <w:rPr>
                <w:rFonts w:ascii="Arial" w:hAnsi="Arial" w:cs="Arial"/>
                <w:i/>
                <w:color w:val="000000"/>
              </w:rPr>
              <w:t>lmo1921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0362FD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F9735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NCBI Gene ID: 98580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CA3B40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:rsidRPr="00B839DF" w14:paraId="314AECE0" w14:textId="77777777" w:rsidTr="00F715F6">
        <w:trPr>
          <w:trHeight w:val="7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AAB4A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E0B2EC" w14:textId="77777777" w:rsidR="00F715F6" w:rsidRPr="00AB2817" w:rsidRDefault="00F715F6" w:rsidP="00641204">
            <w:pPr>
              <w:pStyle w:val="StandardWeb"/>
              <w:ind w:left="120" w:right="120"/>
              <w:rPr>
                <w:rFonts w:ascii="Arial" w:hAnsi="Arial" w:cs="Arial"/>
                <w:i/>
                <w:color w:val="000000"/>
                <w:lang w:val="en-US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murZ</w:t>
            </w:r>
            <w:proofErr w:type="spellEnd"/>
            <w:r w:rsidRPr="00AB2817">
              <w:rPr>
                <w:rFonts w:ascii="Arial" w:hAnsi="Arial" w:cs="Arial"/>
                <w:color w:val="000000"/>
              </w:rPr>
              <w:t xml:space="preserve"> (</w:t>
            </w:r>
            <w:r w:rsidRPr="00AB2817">
              <w:rPr>
                <w:rFonts w:ascii="Arial" w:hAnsi="Arial" w:cs="Arial"/>
                <w:i/>
                <w:color w:val="000000"/>
                <w:lang w:val="en-US"/>
              </w:rPr>
              <w:t>lmo2552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3CDC2D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D79F6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r w:rsidRPr="00AB2817">
              <w:rPr>
                <w:rFonts w:ascii="Arial" w:hAnsi="Arial" w:cs="Arial"/>
                <w:color w:val="000000"/>
                <w:lang w:val="de-DE"/>
              </w:rPr>
              <w:t>NCBI Gene ID:</w:t>
            </w:r>
            <w:r w:rsidRPr="00AB2817">
              <w:rPr>
                <w:rFonts w:ascii="Arial" w:hAnsi="Arial" w:cs="Arial"/>
                <w:lang w:val="de-DE"/>
              </w:rPr>
              <w:t xml:space="preserve"> </w:t>
            </w:r>
            <w:r w:rsidRPr="00AB2817">
              <w:rPr>
                <w:rFonts w:ascii="Arial" w:hAnsi="Arial" w:cs="Arial"/>
                <w:color w:val="000000"/>
                <w:lang w:val="de-DE"/>
              </w:rPr>
              <w:t>98726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0A682A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</w:p>
        </w:tc>
      </w:tr>
      <w:tr w:rsidR="00F715F6" w:rsidRPr="00B839DF" w14:paraId="33DDA0E4" w14:textId="77777777" w:rsidTr="00F715F6">
        <w:trPr>
          <w:trHeight w:val="77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6E0A25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87ECD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murA</w:t>
            </w:r>
            <w:proofErr w:type="spellEnd"/>
          </w:p>
          <w:p w14:paraId="6395747A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mo2526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A26913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A5E84D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  <w:r w:rsidRPr="00AB2817">
              <w:rPr>
                <w:rFonts w:ascii="Arial" w:hAnsi="Arial" w:cs="Arial"/>
                <w:color w:val="000000"/>
                <w:lang w:val="de-DE"/>
              </w:rPr>
              <w:t>NCBI Gene ID: 984514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CDA91D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  <w:lang w:val="de-DE"/>
              </w:rPr>
            </w:pPr>
          </w:p>
        </w:tc>
      </w:tr>
      <w:tr w:rsidR="00F715F6" w14:paraId="499B0184" w14:textId="77777777" w:rsidTr="00F715F6">
        <w:trPr>
          <w:trHeight w:val="77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721F1F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20CF5D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clpC</w:t>
            </w:r>
            <w:proofErr w:type="spellEnd"/>
          </w:p>
          <w:p w14:paraId="5EBFFA3A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mo0232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EF5BF0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A6C9FF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NCBI Gene ID: 98720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A0243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14:paraId="37D2CC7A" w14:textId="77777777" w:rsidTr="00F715F6">
        <w:trPr>
          <w:trHeight w:val="77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95F83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5F8EC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prkA</w:t>
            </w:r>
            <w:proofErr w:type="spellEnd"/>
          </w:p>
          <w:p w14:paraId="5AF612E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mo1820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3F3BB9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E2F6F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NCBI Gene ID: 98590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28EB2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14:paraId="2F9F3E40" w14:textId="77777777" w:rsidTr="00F715F6">
        <w:trPr>
          <w:trHeight w:val="77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FB47D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gene (</w:t>
            </w:r>
            <w:r w:rsidRPr="00AB2817">
              <w:rPr>
                <w:rFonts w:ascii="Arial" w:hAnsi="Arial" w:cs="Arial"/>
                <w:i/>
                <w:color w:val="000000"/>
              </w:rPr>
              <w:t>L. monocytogenes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FF4BE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i/>
                <w:color w:val="000000"/>
              </w:rPr>
              <w:t>prpC</w:t>
            </w:r>
            <w:proofErr w:type="spellEnd"/>
          </w:p>
          <w:p w14:paraId="630EFBF5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mo1821</w:t>
            </w:r>
            <w:r w:rsidRPr="00AB2817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E4E48F" w14:textId="77777777" w:rsidR="00F715F6" w:rsidRPr="00AB2817" w:rsidRDefault="00F715F6" w:rsidP="00C122AF">
            <w:pPr>
              <w:ind w:left="42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i/>
                <w:color w:val="000000"/>
                <w:sz w:val="20"/>
                <w:szCs w:val="20"/>
              </w:rPr>
              <w:t xml:space="preserve">L. monocytogenes </w:t>
            </w:r>
            <w:r w:rsidRPr="00AB2817">
              <w:rPr>
                <w:rFonts w:ascii="Arial" w:hAnsi="Arial" w:cs="Arial"/>
                <w:color w:val="000000"/>
                <w:sz w:val="20"/>
                <w:szCs w:val="2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2113C5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NCBI Gene ID: 98590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0053E5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:rsidRPr="00767A13" w14:paraId="5E7276A8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4A1AF2" w14:textId="14A301C1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F88C62" w14:textId="5832989D" w:rsidR="00F715F6" w:rsidRPr="00AB2817" w:rsidRDefault="00F715F6" w:rsidP="00FD37F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BamH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2E569B" w14:textId="6C74331D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BD4B55" w14:textId="34FF2C84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3136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FFB93F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7C11A4F9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38F920" w14:textId="72743EAB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A0183" w14:textId="51B0BF9D" w:rsidR="00F715F6" w:rsidRDefault="00F715F6" w:rsidP="0041396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BglI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D8E3F9" w14:textId="7C592EF5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AE71B8" w14:textId="30DF29F3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0144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4D646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5ABDA7E3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F57BC1" w14:textId="591C8F81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996585" w14:textId="315C4DDE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EcoR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D860F4" w14:textId="0C6B90FA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0C4EF9" w14:textId="3904E901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3101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3E9A9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348F53A6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98A3C2" w14:textId="32749B5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CF04D3" w14:textId="0AE4B2BE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Kpn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F8C0BC" w14:textId="368AF486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06BAF8" w14:textId="4CB77EDE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3142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3FB1A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046D038B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6B607D" w14:textId="5B489F7B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615B2D" w14:textId="2E554752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Pst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F396EE" w14:textId="1A3B2CB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F1EA2C" w14:textId="5A37656F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3140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B17F4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55CA6240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23F0B9" w14:textId="7D81A1BA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 xml:space="preserve">eptide, recombinant protein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CD6AA0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Nco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45603A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Thermo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Fis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A8965D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at#  ER0571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13C71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18719EA5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88FB12" w14:textId="4F1CD7CF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lastRenderedPageBreak/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14D8F9" w14:textId="208FFDC9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Sal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D4B6D4" w14:textId="5C4DE7A4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76ABD9" w14:textId="32720C48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3138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AB6C9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1C3CE174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517134" w14:textId="5759D384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70A118" w14:textId="69842419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>
              <w:rPr>
                <w:rFonts w:ascii="Arial" w:hAnsi="Arial" w:cs="Arial"/>
                <w:color w:val="212121"/>
              </w:rPr>
              <w:t>Xba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E10151" w14:textId="33BC755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FC53F9" w14:textId="5B307BF5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D37F7">
              <w:rPr>
                <w:rFonts w:ascii="Arial" w:hAnsi="Arial" w:cs="Arial"/>
                <w:color w:val="212121"/>
              </w:rPr>
              <w:t>R0145S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2E3F3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29FF8EB5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0280C5D" w14:textId="653E06A5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</w:t>
            </w:r>
            <w:r w:rsidRPr="00AB2817">
              <w:rPr>
                <w:rFonts w:ascii="Arial" w:hAnsi="Arial" w:cs="Arial"/>
                <w:color w:val="000000"/>
              </w:rPr>
              <w:t>eptide, recombinant protei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6F20D5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XhoI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4B4512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Thermo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Fisher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A5BE8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at#  ER069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9EAC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6155588D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BECFB3" w14:textId="7777777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>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32DAB2" w14:textId="77777777" w:rsidR="00F715F6" w:rsidRPr="0041396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13967">
              <w:rPr>
                <w:rFonts w:ascii="Arial" w:hAnsi="Arial" w:cs="Arial"/>
                <w:lang w:eastAsia="de-DE"/>
              </w:rPr>
              <w:t>p25-N</w:t>
            </w:r>
            <w:r>
              <w:rPr>
                <w:rFonts w:ascii="Arial" w:hAnsi="Arial" w:cs="Arial"/>
                <w:lang w:eastAsia="de-DE"/>
              </w:rPr>
              <w:t xml:space="preserve"> </w:t>
            </w:r>
            <w:r w:rsidRPr="00AB2817">
              <w:rPr>
                <w:rFonts w:ascii="Arial" w:hAnsi="Arial" w:cs="Arial"/>
                <w:color w:val="212121"/>
              </w:rPr>
              <w:t>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FCC23F" w14:textId="77777777" w:rsidR="00F715F6" w:rsidRPr="0041396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PMID:957695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B4ADB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796CF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420E999F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3314DB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 xml:space="preserve">ecombinant DNA 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B3E42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ETM11 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C44C120" w14:textId="77777777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MID:866052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B1C65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3139A2E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052826C1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284A78" w14:textId="7777777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 xml:space="preserve">ecombinant DNA 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BDB20A" w14:textId="77777777" w:rsidR="00F715F6" w:rsidRPr="0041396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13967">
              <w:rPr>
                <w:rFonts w:ascii="Arial" w:eastAsia="Times New Roman" w:hAnsi="Arial" w:cs="Arial"/>
                <w:lang w:eastAsia="de-DE"/>
              </w:rPr>
              <w:t>pIMK3</w:t>
            </w:r>
            <w:r>
              <w:rPr>
                <w:rFonts w:ascii="Arial" w:eastAsia="Times New Roman" w:hAnsi="Arial" w:cs="Arial"/>
                <w:lang w:eastAsia="de-DE"/>
              </w:rPr>
              <w:t xml:space="preserve"> </w:t>
            </w:r>
            <w:r w:rsidRPr="00AB2817">
              <w:rPr>
                <w:rFonts w:ascii="Arial" w:hAnsi="Arial" w:cs="Arial"/>
                <w:color w:val="212121"/>
              </w:rPr>
              <w:t>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63F84F" w14:textId="77777777" w:rsidR="00F715F6" w:rsidRPr="0041396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eastAsia="Times New Roman" w:hAnsi="Arial" w:cs="Arial"/>
                <w:lang w:eastAsia="de-DE"/>
              </w:rPr>
              <w:t>PMID:184411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39BDE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36FA2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3C552C20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637980" w14:textId="7777777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 xml:space="preserve">ecombinant DNA 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3916F7" w14:textId="77777777" w:rsidR="00F715F6" w:rsidRPr="0041396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13967">
              <w:rPr>
                <w:rFonts w:ascii="Arial" w:hAnsi="Arial" w:cs="Arial"/>
                <w:lang w:eastAsia="de-DE"/>
              </w:rPr>
              <w:t>pKT25</w:t>
            </w:r>
            <w:r>
              <w:rPr>
                <w:rFonts w:ascii="Arial" w:hAnsi="Arial" w:cs="Arial"/>
                <w:lang w:eastAsia="de-DE"/>
              </w:rPr>
              <w:t xml:space="preserve"> </w:t>
            </w:r>
            <w:r w:rsidRPr="00AB2817">
              <w:rPr>
                <w:rFonts w:ascii="Arial" w:hAnsi="Arial" w:cs="Arial"/>
                <w:color w:val="212121"/>
              </w:rPr>
              <w:t>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32D820" w14:textId="77777777" w:rsidR="00F715F6" w:rsidRPr="0041396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PMID:957695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9A07A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24B58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16998B7C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8A9BEC" w14:textId="7777777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>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8C6D79" w14:textId="77777777" w:rsidR="00F715F6" w:rsidRPr="0041396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413967">
              <w:rPr>
                <w:rFonts w:ascii="Arial" w:eastAsia="Times New Roman" w:hAnsi="Arial" w:cs="Arial"/>
                <w:lang w:val="de-DE" w:eastAsia="de-DE"/>
              </w:rPr>
              <w:t>pMAD</w:t>
            </w:r>
            <w:proofErr w:type="spellEnd"/>
            <w:r>
              <w:rPr>
                <w:rFonts w:ascii="Arial" w:eastAsia="Times New Roman" w:hAnsi="Arial" w:cs="Arial"/>
                <w:lang w:val="de-DE" w:eastAsia="de-DE"/>
              </w:rPr>
              <w:t xml:space="preserve"> </w:t>
            </w:r>
            <w:r w:rsidRPr="00AB2817">
              <w:rPr>
                <w:rFonts w:ascii="Arial" w:hAnsi="Arial" w:cs="Arial"/>
                <w:color w:val="212121"/>
              </w:rPr>
              <w:t>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509267" w14:textId="77777777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eastAsia="Times New Roman" w:hAnsi="Arial" w:cs="Arial"/>
                <w:lang w:val="de-DE" w:eastAsia="de-DE"/>
              </w:rPr>
              <w:t>PMID:1552855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0D2BE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5AC08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59F1149E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88D89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>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EA93D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RK793 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377228" w14:textId="46D7C78E" w:rsidR="00F715F6" w:rsidRPr="00AB281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233F85" w14:textId="5F0F6707" w:rsidR="00F715F6" w:rsidRPr="00AB2817" w:rsidRDefault="000E7C78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0E7C78">
              <w:rPr>
                <w:rFonts w:ascii="Arial" w:hAnsi="Arial" w:cs="Arial"/>
                <w:color w:val="212121"/>
              </w:rPr>
              <w:t>RRID:Addgene_882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48CD19" w14:textId="4BBBAC4B" w:rsidR="00F715F6" w:rsidRPr="00AB2817" w:rsidRDefault="00F715F6" w:rsidP="00C54870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e</w:t>
            </w:r>
            <w:r w:rsidRPr="00AB2817">
              <w:rPr>
                <w:rFonts w:ascii="Arial" w:hAnsi="Arial" w:cs="Arial"/>
                <w:color w:val="212121"/>
              </w:rPr>
              <w:t>xpresses His-tagged TEV protease</w:t>
            </w:r>
          </w:p>
        </w:tc>
      </w:tr>
      <w:tr w:rsidR="00F715F6" w:rsidRPr="00767A13" w14:paraId="01748DDB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B0D7C1" w14:textId="7777777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 xml:space="preserve">ecombinant DNA 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51BF3B" w14:textId="77777777" w:rsidR="00F715F6" w:rsidRPr="0041396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13967">
              <w:rPr>
                <w:rFonts w:ascii="Arial" w:hAnsi="Arial" w:cs="Arial"/>
                <w:lang w:eastAsia="de-DE"/>
              </w:rPr>
              <w:t>pUT18</w:t>
            </w:r>
            <w:r>
              <w:rPr>
                <w:rFonts w:ascii="Arial" w:hAnsi="Arial" w:cs="Arial"/>
                <w:lang w:eastAsia="de-DE"/>
              </w:rPr>
              <w:t xml:space="preserve"> </w:t>
            </w:r>
            <w:r w:rsidRPr="00AB2817">
              <w:rPr>
                <w:rFonts w:ascii="Arial" w:hAnsi="Arial" w:cs="Arial"/>
                <w:color w:val="212121"/>
              </w:rPr>
              <w:t>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223C83" w14:textId="77777777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PMID:957695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782DA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7C451E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72AC385B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72CB12" w14:textId="77777777" w:rsid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</w:t>
            </w:r>
            <w:r w:rsidRPr="00AB2817">
              <w:rPr>
                <w:rFonts w:ascii="Arial" w:hAnsi="Arial" w:cs="Arial"/>
                <w:color w:val="000000"/>
              </w:rPr>
              <w:t>ecombinant DNA reagent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E55A71" w14:textId="77777777" w:rsidR="00F715F6" w:rsidRPr="0041396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13967">
              <w:rPr>
                <w:rFonts w:ascii="Arial" w:hAnsi="Arial" w:cs="Arial"/>
                <w:lang w:eastAsia="de-DE"/>
              </w:rPr>
              <w:t>pUT18C</w:t>
            </w:r>
            <w:r>
              <w:rPr>
                <w:rFonts w:ascii="Arial" w:hAnsi="Arial" w:cs="Arial"/>
                <w:lang w:eastAsia="de-DE"/>
              </w:rPr>
              <w:t xml:space="preserve"> </w:t>
            </w:r>
            <w:r w:rsidRPr="00AB2817">
              <w:rPr>
                <w:rFonts w:ascii="Arial" w:hAnsi="Arial" w:cs="Arial"/>
                <w:color w:val="212121"/>
              </w:rPr>
              <w:t>(plasmid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CB6B74" w14:textId="77777777" w:rsidR="00F715F6" w:rsidRPr="00413967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PMID:957695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E62923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C5286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41A1658A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511B61" w14:textId="71A4F72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943F90" w14:textId="4CA522A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16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5763BB" w14:textId="6B173891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99F6D8" w14:textId="0A544DC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9F8440" w14:textId="2DFE76D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CCATGGCTAAGGCATCCATTTCAATAGACGAGAAG</w:t>
            </w:r>
          </w:p>
        </w:tc>
      </w:tr>
      <w:tr w:rsidR="00F715F6" w:rsidRPr="00767A13" w14:paraId="04CACE87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C945F1" w14:textId="60AB6E9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8D1294" w14:textId="6319803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16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0EA469" w14:textId="1CA839C5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C63885" w14:textId="5F388C4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732121" w14:textId="1621FE9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TCGACTTATTCTTTTTCCGTATCCATTTGCTGTA</w:t>
            </w:r>
          </w:p>
        </w:tc>
      </w:tr>
      <w:tr w:rsidR="00F715F6" w:rsidRPr="00767A13" w14:paraId="25BA5A20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6640F7" w14:textId="2BBF3AD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D72043" w14:textId="686EDD7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JR16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FDB70D" w14:textId="7CBCECD7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647291" w14:textId="176985F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8C26D4" w14:textId="3130DF4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CCATGGATTCAAAAGATCAAACAATGTTTTACAACTTC</w:t>
            </w:r>
          </w:p>
        </w:tc>
      </w:tr>
      <w:tr w:rsidR="00F715F6" w:rsidRPr="00767A13" w14:paraId="7CF61C7B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494339" w14:textId="0826237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A4A8F7" w14:textId="1D9FD59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JR17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F2DB9A" w14:textId="76D6EFBC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DF94E9" w14:textId="4644FAD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60930C" w14:textId="3AF3798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TCGACTCATTTCTCACCAATTTCGTTATTTTTCAG</w:t>
            </w:r>
          </w:p>
        </w:tc>
      </w:tr>
      <w:tr w:rsidR="00F715F6" w:rsidRPr="00767A13" w14:paraId="3C4746ED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A2FC03" w14:textId="3A2AAA4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lastRenderedPageBreak/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AACEF6" w14:textId="5FF602A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JR19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D2A556" w14:textId="2EB7F443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1D9249" w14:textId="5F5901F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81BD47" w14:textId="29893AF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GATCCCAATTATTTCGAATGGTGCGGTGTC</w:t>
            </w:r>
          </w:p>
        </w:tc>
      </w:tr>
      <w:tr w:rsidR="00F715F6" w:rsidRPr="00767A13" w14:paraId="1549397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42F0B6" w14:textId="11D4164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19586C" w14:textId="20259FA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JR19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620D0F" w14:textId="5FD3A669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9BF2E1" w14:textId="74AC7EF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C19A4C" w14:textId="10A809F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TCCTTATTCGTCGACCATCTTTCCTCAGTCCCTTCCTG</w:t>
            </w:r>
          </w:p>
        </w:tc>
      </w:tr>
      <w:tr w:rsidR="00F715F6" w:rsidRPr="00767A13" w14:paraId="5A8D187C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21AF2C" w14:textId="23379CF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4A128A" w14:textId="67A08E1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JR19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B5ECA8" w14:textId="55A3E4BB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44CF89" w14:textId="51BBF87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DA80D3" w14:textId="1992583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GAAAGATGGTCGACGAATAAGGAATAAATCCTAGTTAGTAGGG</w:t>
            </w:r>
          </w:p>
        </w:tc>
      </w:tr>
      <w:tr w:rsidR="00F715F6" w:rsidRPr="00767A13" w14:paraId="6657DCF1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902E94" w14:textId="278C599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57BFC7" w14:textId="56C58FD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65113C" w14:textId="0B8ACAEE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52D968" w14:textId="3336DDB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6B1D82" w14:textId="1E4E0A0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CGCGCGAATTCCCAAGACTCAACCTCTTTCACTC</w:t>
            </w:r>
          </w:p>
        </w:tc>
      </w:tr>
      <w:tr w:rsidR="00F715F6" w:rsidRPr="00767A13" w14:paraId="0E9E9B0D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734597" w14:textId="4E55A46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4181F4" w14:textId="086AD95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4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234E26" w14:textId="6697BCA3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79DFD9" w14:textId="5AE5A1E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8D4BB7" w14:textId="32E340D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CTGCAGAAAAAATTATTGTACGCGGTGGAAAAC</w:t>
            </w:r>
          </w:p>
        </w:tc>
      </w:tr>
      <w:tr w:rsidR="00F715F6" w:rsidRPr="00767A13" w14:paraId="312A0538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229CF4" w14:textId="4D6CE4F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EC0EFD" w14:textId="39B992B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5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07CB4B" w14:textId="662CB18C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0EA562" w14:textId="3682147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EB6FBA" w14:textId="533AC4C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GTACCGCGAATAAAGACGCTAAGTTTGTTACATCG</w:t>
            </w:r>
          </w:p>
        </w:tc>
      </w:tr>
      <w:tr w:rsidR="00F715F6" w:rsidRPr="00767A13" w14:paraId="3C9F5B25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C87FAD" w14:textId="6597F73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D6C067" w14:textId="2EAE6FB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5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9FFDDE" w14:textId="4CB6BFE3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DB0E4E" w14:textId="3758978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C0AC51" w14:textId="109BF63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TCTAGAAAAGGCATCCATTTCAATAGACGAG</w:t>
            </w:r>
          </w:p>
        </w:tc>
      </w:tr>
      <w:tr w:rsidR="00F715F6" w:rsidRPr="00767A13" w14:paraId="364CF4B6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AB61CC" w14:textId="11F4215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D390E6" w14:textId="5F55722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5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6A8D77" w14:textId="19EC437B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C1D3C3" w14:textId="5CBA4F5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E5CF43" w14:textId="4A4243D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GTACCTCTTTTTCCGTATCCATTTGCTG</w:t>
            </w:r>
          </w:p>
        </w:tc>
      </w:tr>
      <w:tr w:rsidR="00F715F6" w:rsidRPr="00767A13" w14:paraId="4ED73915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CF448F" w14:textId="0A463F5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85F772" w14:textId="23DA8A5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5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728D8D" w14:textId="17E57B43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AD62D1" w14:textId="6A7461E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B4CADC" w14:textId="6B32A75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TCTAGATTCAAAAGATCAAACAATGTTTTACAAC</w:t>
            </w:r>
          </w:p>
        </w:tc>
      </w:tr>
      <w:tr w:rsidR="00F715F6" w:rsidRPr="00767A13" w14:paraId="5B3CC4E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F5D142" w14:textId="43F9E0A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698EF2" w14:textId="1F816AB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5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9D95B4" w14:textId="59B667F2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8518A5" w14:textId="0DDDAA4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0F4E53" w14:textId="1149981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GTACCTTCTCACCAATTTCGTTATTTTTCAG</w:t>
            </w:r>
          </w:p>
        </w:tc>
      </w:tr>
      <w:tr w:rsidR="00F715F6" w:rsidRPr="00767A13" w14:paraId="797A7378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EF7E16" w14:textId="642B2E0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C50289" w14:textId="6CEC81B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5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FF14DD" w14:textId="45BE8801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D04CFB" w14:textId="0BDB005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262C32" w14:textId="4F5C266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CTGCAGGGAAAAAATTATTGTACGCGGTGGAAAAC</w:t>
            </w:r>
          </w:p>
        </w:tc>
      </w:tr>
      <w:tr w:rsidR="00F715F6" w:rsidRPr="00767A13" w14:paraId="6AD466C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992D29" w14:textId="04DAAF0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665DF4" w14:textId="3A75ADC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6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2F2E3C" w14:textId="7B5DAE9D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0D9068" w14:textId="6BA92EE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69D31B" w14:textId="1D3965C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AGATCTGGCAAATACAGCATTGAACTATGTG</w:t>
            </w:r>
          </w:p>
        </w:tc>
      </w:tr>
      <w:tr w:rsidR="00F715F6" w:rsidRPr="00767A13" w14:paraId="686A2265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17BE07" w14:textId="5478C8E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lastRenderedPageBreak/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E1ED21" w14:textId="0EE94A0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6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52FBFB" w14:textId="5400B18C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99A2BB" w14:textId="5478FBD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048B8B" w14:textId="3E01630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GATCCAATCGAAGCACCTCATTCCTTC</w:t>
            </w:r>
          </w:p>
        </w:tc>
      </w:tr>
      <w:tr w:rsidR="00F715F6" w:rsidRPr="00767A13" w14:paraId="28CA8276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DFBF19" w14:textId="38C106D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2D0B0" w14:textId="2FBE5A2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6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FCC906" w14:textId="39A83315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B8EA42" w14:textId="4062D35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FFC238" w14:textId="5640A2B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GATCCATGAGAATAATGGGTTTAGATGTCGGC</w:t>
            </w:r>
          </w:p>
        </w:tc>
      </w:tr>
      <w:tr w:rsidR="00F715F6" w:rsidRPr="00767A13" w14:paraId="29E389E8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3314DF" w14:textId="0655D71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B4887A" w14:textId="0E81D3B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JR26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E48583" w14:textId="04BC83B3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E2E095" w14:textId="530A7C3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CEA6D9" w14:textId="08AF0F8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CGCGTCGACGCTAGGAATGTAGCAAGGATTTCTTC</w:t>
            </w:r>
          </w:p>
        </w:tc>
      </w:tr>
      <w:tr w:rsidR="00F715F6" w:rsidRPr="00767A13" w14:paraId="41E46C0F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1D3D51" w14:textId="26289E8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C648F5" w14:textId="7910F05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1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E9B480" w14:textId="4F15200D" w:rsidR="00F715F6" w:rsidRPr="0042001B" w:rsidRDefault="00F715F6" w:rsidP="00C122AF">
            <w:pPr>
              <w:pStyle w:val="StandardWeb"/>
              <w:ind w:left="42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BE4FA5" w14:textId="544CADB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0228CF" w14:textId="3EF3D86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ATCTATCGATGCATGCCATGGGCTAAATGACCAAGGAATTACCG</w:t>
            </w:r>
          </w:p>
        </w:tc>
      </w:tr>
      <w:tr w:rsidR="00F715F6" w:rsidRPr="00767A13" w14:paraId="235BAA45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798292" w14:textId="7F56D52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92F914" w14:textId="0DED186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1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6A262A" w14:textId="701C4E23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471869" w14:textId="1CB0130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8062D0" w14:textId="2BC2CFC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CGCGTCGGGCGATATCGGATCCTTTCTTCCGCGTTTTGGTAACG</w:t>
            </w:r>
          </w:p>
        </w:tc>
      </w:tr>
      <w:tr w:rsidR="00F715F6" w:rsidRPr="00767A13" w14:paraId="27B4613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8D1FB4" w14:textId="76EAEEB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05FBB5" w14:textId="77DC78E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1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9614E3" w14:textId="08EE8F4D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AC22E6" w14:textId="29D5CD9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C3DAF9" w14:textId="6BA8BFC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CAATCATCATTTTAAAAGCACCTCACTATTTTTCAG</w:t>
            </w:r>
          </w:p>
        </w:tc>
      </w:tr>
      <w:tr w:rsidR="00F715F6" w:rsidRPr="00767A13" w14:paraId="1A8078F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43615D" w14:textId="2DD3F9C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FB04C0" w14:textId="73988B0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F21D08" w14:textId="42FC36BE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50894E" w14:textId="0A3C73C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B06787" w14:textId="43D23CF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TGCTTTTAAAATGATGATTGGTAAGCGATTAAGC</w:t>
            </w:r>
          </w:p>
        </w:tc>
      </w:tr>
      <w:tr w:rsidR="00F715F6" w:rsidRPr="00767A13" w14:paraId="6D10BBD3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3C171A" w14:textId="3823374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4F4405" w14:textId="347CEF8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1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F14C29" w14:textId="60CCF296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037A4A" w14:textId="4C33021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7747F8" w14:textId="737A8DF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GATCTATCGATGCATGCCATGGAGATAGAGGCAGAATAAGACATC</w:t>
            </w:r>
          </w:p>
        </w:tc>
      </w:tr>
      <w:tr w:rsidR="00F715F6" w:rsidRPr="00767A13" w14:paraId="34AB9577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9DD91" w14:textId="572FBE3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75EB87" w14:textId="2A5B22B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2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D96A71" w14:textId="31833CFC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D54711" w14:textId="71E42CF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144518" w14:textId="3FA48D8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CGCGTCGGGCGATATCGGATCCGGTATTTACAACCACTACGTCG</w:t>
            </w:r>
          </w:p>
        </w:tc>
      </w:tr>
      <w:tr w:rsidR="00F715F6" w:rsidRPr="00767A13" w14:paraId="0D7E71C1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217633" w14:textId="5DA021E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C069A1" w14:textId="4892AD1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2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A11CED" w14:textId="71386174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DFAF53" w14:textId="599E0D4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55ED54" w14:textId="26D63D4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CGTTCTtaTTTCATGAAGCATCCCTCCCTTTC</w:t>
            </w:r>
          </w:p>
        </w:tc>
      </w:tr>
      <w:tr w:rsidR="00F715F6" w:rsidRPr="00767A13" w14:paraId="3814A7F4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CD5B5F" w14:textId="6341C5C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37104B" w14:textId="3F59948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2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7903B6" w14:textId="1AFF8BA4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901743" w14:textId="1F6FEE8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D93D61" w14:textId="03F8857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TGCTTCATGAAAtaAGAACGGAGGAAATGTGCTG</w:t>
            </w:r>
          </w:p>
        </w:tc>
      </w:tr>
      <w:tr w:rsidR="00F715F6" w:rsidRPr="00767A13" w14:paraId="27F67844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302FA8" w14:textId="28600A7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A11E72" w14:textId="1C05F19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3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19A9CC" w14:textId="589CC6A7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93BB4B" w14:textId="241F72F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851153" w14:textId="7025B99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TCTAGAtggacgatttacgcaaagagctcag</w:t>
            </w:r>
          </w:p>
        </w:tc>
      </w:tr>
      <w:tr w:rsidR="00F715F6" w:rsidRPr="00767A13" w14:paraId="44D1A675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E9C9AD" w14:textId="077E762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lastRenderedPageBreak/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EACDEF" w14:textId="5CAFADC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3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EB2CBB" w14:textId="117DD7BA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1FD2C8" w14:textId="6589214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E61C20" w14:textId="724DC3F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GGTACCttagcttttacttttttagaggttgttttc</w:t>
            </w:r>
          </w:p>
        </w:tc>
      </w:tr>
      <w:tr w:rsidR="00F715F6" w:rsidRPr="00767A13" w14:paraId="00AFAD81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D03428" w14:textId="1987D13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6DA512" w14:textId="61708E1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3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626267" w14:textId="23C9B2FE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5F278" w14:textId="58CD79B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13B266" w14:textId="2C650E4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TCTAGAaattccaacagtaattgaacaaactagc</w:t>
            </w:r>
          </w:p>
        </w:tc>
      </w:tr>
      <w:tr w:rsidR="00F715F6" w:rsidRPr="00767A13" w14:paraId="06C18462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62D91F" w14:textId="7C811F7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302F3C" w14:textId="50E8CDE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</w:rPr>
              <w:t>SHW83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90FABF" w14:textId="1D682604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F04515" w14:textId="70F046C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970C58" w14:textId="3BE2021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GGTACCccttttaagccagatttattaatgataatatc</w:t>
            </w:r>
          </w:p>
        </w:tc>
      </w:tr>
      <w:tr w:rsidR="00F715F6" w:rsidRPr="00767A13" w14:paraId="010EA113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0E4859" w14:textId="00A0BED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FA6AE7" w14:textId="6BC7AED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7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E40167" w14:textId="3F87317C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168BF5" w14:textId="4CD8D06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04110A" w14:textId="687680E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 xml:space="preserve">GTAAAACATTGcTTGATCTTTTGAATCCATGGGTTTCAC </w:t>
            </w:r>
          </w:p>
        </w:tc>
      </w:tr>
      <w:tr w:rsidR="00F715F6" w:rsidRPr="00767A13" w14:paraId="382F3325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1F442B" w14:textId="31C546B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86F964" w14:textId="6171807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7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1A4E04" w14:textId="40822735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2FBD60" w14:textId="34C1016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81087A" w14:textId="253BC3E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ATCAAgCAATGTTTTACAACTTCGGCGATGATTC</w:t>
            </w:r>
          </w:p>
        </w:tc>
      </w:tr>
      <w:tr w:rsidR="00F715F6" w:rsidRPr="00767A13" w14:paraId="02C7911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4FEABD" w14:textId="0BA7077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ED26B6" w14:textId="2E3FC526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</w:rPr>
            </w:pPr>
            <w:r w:rsidRPr="0042001B">
              <w:rPr>
                <w:rFonts w:ascii="Arial" w:hAnsi="Arial" w:cs="Arial"/>
                <w:caps/>
              </w:rPr>
              <w:t>SW7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F2C3A0" w14:textId="5C26E8D4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478ABF" w14:textId="6B5E8B8D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</w:rPr>
            </w:pPr>
            <w:r w:rsidRPr="0042001B">
              <w:rPr>
                <w:rFonts w:ascii="Arial" w:hAnsi="Arial" w:cs="Arial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A2A603" w14:textId="00D778A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</w:rPr>
            </w:pPr>
            <w:r w:rsidRPr="0042001B">
              <w:rPr>
                <w:rFonts w:ascii="Arial" w:hAnsi="Arial" w:cs="Arial"/>
                <w:caps/>
              </w:rPr>
              <w:t>GTAAAACATgtcTTGATCTTTTGAATCCATGGGTTTCAC</w:t>
            </w:r>
          </w:p>
        </w:tc>
      </w:tr>
      <w:tr w:rsidR="00F715F6" w:rsidRPr="00767A13" w14:paraId="46C3138D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C14373" w14:textId="21D54AC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45681F" w14:textId="0E4C370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</w:rPr>
            </w:pPr>
            <w:r w:rsidRPr="0042001B">
              <w:rPr>
                <w:rFonts w:ascii="Arial" w:hAnsi="Arial" w:cs="Arial"/>
                <w:caps/>
              </w:rPr>
              <w:t>SW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B842D5" w14:textId="5BBEFF48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E8A97E" w14:textId="251C8B9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</w:rPr>
            </w:pPr>
            <w:r w:rsidRPr="0042001B">
              <w:rPr>
                <w:rFonts w:ascii="Arial" w:hAnsi="Arial" w:cs="Arial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BAFE85" w14:textId="653C11D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</w:rPr>
            </w:pPr>
            <w:r w:rsidRPr="0042001B">
              <w:rPr>
                <w:rFonts w:ascii="Arial" w:hAnsi="Arial" w:cs="Arial"/>
                <w:caps/>
              </w:rPr>
              <w:t>GATCAAgacATGTTTTACAACTTCGGCG ATGATTC</w:t>
            </w:r>
          </w:p>
        </w:tc>
      </w:tr>
      <w:tr w:rsidR="00F715F6" w:rsidRPr="00767A13" w14:paraId="573D9FDD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FDF545" w14:textId="0EA1734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B75126" w14:textId="1884918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1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B10D07" w14:textId="34B3B541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4D8083" w14:textId="53242B4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47F98F" w14:textId="4C85D61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ggatccATGCATGCAGAATTTAGAACAGATAG</w:t>
            </w:r>
          </w:p>
        </w:tc>
      </w:tr>
      <w:tr w:rsidR="00F715F6" w:rsidRPr="00767A13" w14:paraId="7268F0CC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799672" w14:textId="6B64C68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8D6B3B" w14:textId="4F73237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1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578BC8" w14:textId="6D3D4CFC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9A26DC" w14:textId="6275DAD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D1B065" w14:textId="4572823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gtcgacTCATGAAGCATCCCTCCCTTTC</w:t>
            </w:r>
          </w:p>
        </w:tc>
      </w:tr>
      <w:tr w:rsidR="00F715F6" w:rsidRPr="00767A13" w14:paraId="3B2BC2A4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2841B3" w14:textId="14216C6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6D5016" w14:textId="2C7F4DA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1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A63097" w14:textId="63BF5F99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A2C71A" w14:textId="5E59F0E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D1DC4" w14:textId="54F9BC9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ggatccATGATGATTGGTAAGCGATTAAGCG</w:t>
            </w:r>
          </w:p>
        </w:tc>
      </w:tr>
      <w:tr w:rsidR="00F715F6" w:rsidRPr="00767A13" w14:paraId="44A68A8E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EEC8E" w14:textId="6147B3C1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65E4B1" w14:textId="507131B7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1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0343BA" w14:textId="3FC35AC1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49FFD9" w14:textId="3B7AC21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E91A65" w14:textId="0BC3B89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CGCGCgtcgacTTAATTTGGATAAGGGACTGTACCTTC</w:t>
            </w:r>
          </w:p>
        </w:tc>
      </w:tr>
      <w:tr w:rsidR="00F715F6" w:rsidRPr="00767A13" w14:paraId="3F965AF3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415032" w14:textId="47550CB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AE97F6" w14:textId="4004F61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3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086D57" w14:textId="447D86B7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578C8D" w14:textId="6F753B8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B7F748" w14:textId="6E8CDE8E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CTAAACGagcTATCATACTTCTAGCATCCTTGTGAC</w:t>
            </w:r>
          </w:p>
        </w:tc>
      </w:tr>
      <w:tr w:rsidR="00F715F6" w:rsidRPr="00767A13" w14:paraId="722B4DF6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CBF6CF" w14:textId="24D4FBD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lastRenderedPageBreak/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C82F79" w14:textId="64DC21C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3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D231B7" w14:textId="1C24AE77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C9FD98" w14:textId="7F79B34F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1267F8" w14:textId="2D42D0C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 xml:space="preserve">GTATGATAgctCGTTTAGAACGAGATGAAATTATCGAG </w:t>
            </w:r>
          </w:p>
        </w:tc>
      </w:tr>
      <w:tr w:rsidR="00F715F6" w:rsidRPr="00767A13" w14:paraId="7888A81F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E13C09" w14:textId="19CDD4D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C919C9" w14:textId="7BE6B4D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3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EEF8E0" w14:textId="4645DD94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CEA6CE" w14:textId="7AE0D4E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E2093A" w14:textId="7750C21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AATTTCATCtgcTTCTAAACGACGTATCATACTTCTAGC</w:t>
            </w:r>
          </w:p>
        </w:tc>
      </w:tr>
      <w:tr w:rsidR="00F715F6" w:rsidRPr="00767A13" w14:paraId="6FF9FC1B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BFEB5B" w14:textId="37138AE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4B742" w14:textId="007CA1B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3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E73778" w14:textId="01524226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47BDEC" w14:textId="567ED2A8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4E03F0" w14:textId="70334EC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TTTAGAAgcaGATGAAATTATCGAGGAACTTGTCAAAG</w:t>
            </w:r>
          </w:p>
        </w:tc>
      </w:tr>
      <w:tr w:rsidR="00F715F6" w:rsidRPr="00767A13" w14:paraId="3E32C356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23A499" w14:textId="03C54AE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6E696F" w14:textId="649124E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4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CF97BA" w14:textId="4BC054F1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FC6A3A" w14:textId="5A646B8B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83FAA2" w14:textId="7B627212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CCTTGTGagcAGGAATATAAGCAGGATCGCCTG</w:t>
            </w:r>
          </w:p>
        </w:tc>
      </w:tr>
      <w:tr w:rsidR="00F715F6" w:rsidRPr="00767A13" w14:paraId="17C3396C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B729E9" w14:textId="42D6C76C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CFCD87" w14:textId="58B92E83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4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0C6D84" w14:textId="2C8770AE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D220A5" w14:textId="597E9EA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3B1C8E" w14:textId="0ABF22E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TATATTCCTgctCACAAGGATGCTAGAAGTATGATAC</w:t>
            </w:r>
          </w:p>
        </w:tc>
      </w:tr>
      <w:tr w:rsidR="00F715F6" w:rsidRPr="00767A13" w14:paraId="2150BB66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CABEA6" w14:textId="545C195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0CFE0" w14:textId="7DB1B62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4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33C1F4" w14:textId="7C13D70E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A497F8" w14:textId="6998F00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66AEE6" w14:textId="61AA2C2A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TATCATACTtgcAGCATCCTTGTGACGAGGAATATAAG</w:t>
            </w:r>
          </w:p>
        </w:tc>
      </w:tr>
      <w:tr w:rsidR="00F715F6" w:rsidRPr="00767A13" w14:paraId="672A4304" w14:textId="77777777" w:rsidTr="0042001B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0E7895" w14:textId="6C447E89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 w:rsidRPr="0042001B">
              <w:rPr>
                <w:rFonts w:ascii="Arial" w:hAnsi="Arial" w:cs="Arial"/>
                <w:color w:val="000000"/>
              </w:rPr>
              <w:t xml:space="preserve">s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34ABBE" w14:textId="74A87C00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SW14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AD7A08" w14:textId="202E3D95" w:rsidR="00F715F6" w:rsidRPr="0042001B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>
              <w:rPr>
                <w:rFonts w:ascii="Arial" w:hAnsi="Arial" w:cs="Arial"/>
                <w:color w:val="212121"/>
              </w:rPr>
              <w:t>Integrated DNA Technologie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2F4EDD" w14:textId="2B3D9024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F1327A" w14:textId="586D2EF5" w:rsidR="00F715F6" w:rsidRPr="0042001B" w:rsidRDefault="00F715F6" w:rsidP="0042001B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42001B">
              <w:rPr>
                <w:rFonts w:ascii="Arial" w:hAnsi="Arial" w:cs="Arial"/>
                <w:caps/>
              </w:rPr>
              <w:t>GGATGCTgcaAGTATGATACGTCGTTTAGAACGAG</w:t>
            </w:r>
          </w:p>
        </w:tc>
      </w:tr>
      <w:tr w:rsidR="00F715F6" w:rsidRPr="00767A13" w14:paraId="583FF8AA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22A719F" w14:textId="00F2CC5A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 xml:space="preserve">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55A34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Lmo1503F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667FD6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Eurofins Genomics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431DCB" w14:textId="7C65A225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9DAC18B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CTATACCATGGATTCAAAAGATCAAACAATGTTTTACAAC</w:t>
            </w:r>
          </w:p>
        </w:tc>
      </w:tr>
      <w:tr w:rsidR="00F715F6" w:rsidRPr="00767A13" w14:paraId="2AFBE118" w14:textId="77777777" w:rsidTr="00F715F6">
        <w:trPr>
          <w:trHeight w:val="306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3385AC" w14:textId="75E72919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 xml:space="preserve">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89BF14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Lmo1503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82EEF4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Eurofins Genom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715E427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DE7A06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GATATCTCGAGTCATTTCTCACCAATTTCGTTATTTTTCAG</w:t>
            </w:r>
          </w:p>
        </w:tc>
      </w:tr>
      <w:tr w:rsidR="00F715F6" w:rsidRPr="00767A13" w14:paraId="00061FC5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F70FF1" w14:textId="3B8E2142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 xml:space="preserve">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02B493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PrkAF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A3E94B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Eurofins Genom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639ABE6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84859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CTATACCATGGCAATGATGATTGGTAAGCGATTAAGCG</w:t>
            </w:r>
          </w:p>
        </w:tc>
      </w:tr>
      <w:tr w:rsidR="00F715F6" w:rsidRPr="00767A13" w14:paraId="5BD33869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FD6C3C" w14:textId="21102582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 xml:space="preserve">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2DFEF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PrkA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D9AD73D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Eurofins Genom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40057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1DA86E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GATATCTCGAGTCATTTTTTCTTTTTCTTATCTTTTTTCTCCTCAGG</w:t>
            </w:r>
          </w:p>
        </w:tc>
      </w:tr>
      <w:tr w:rsidR="00F715F6" w:rsidRPr="00767A13" w14:paraId="0DBC343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27F3AD" w14:textId="39D2A0BE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 xml:space="preserve">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4BC2465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PrpCF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CCE36D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Eurofins Genom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F3D90F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7EDED7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GCTATACCATGGCAATGCATGCAGAATTTAGAACAGATAGAG</w:t>
            </w:r>
          </w:p>
        </w:tc>
      </w:tr>
      <w:tr w:rsidR="00F715F6" w:rsidRPr="00767A13" w14:paraId="134FBAC7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82B1199" w14:textId="616C3F00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lastRenderedPageBreak/>
              <w:t>s</w:t>
            </w:r>
            <w:r w:rsidRPr="00AB2817">
              <w:rPr>
                <w:rFonts w:ascii="Arial" w:hAnsi="Arial" w:cs="Arial"/>
                <w:color w:val="000000"/>
              </w:rPr>
              <w:t xml:space="preserve">equence-based-reagent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74ECD3B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PrpC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24488C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Eurofins Genomic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BFFDCE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 xml:space="preserve">PCR primers 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CB678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GATATCTCGAGTCATGAAGCATCCCTCCCTTTC</w:t>
            </w:r>
          </w:p>
        </w:tc>
      </w:tr>
      <w:tr w:rsidR="00F715F6" w:rsidRPr="00767A13" w14:paraId="2FD6FB0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F364D4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>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700D2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AIMLESS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FB57FD6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MID:2379314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F61972" w14:textId="2708211F" w:rsidR="00F715F6" w:rsidRPr="00AB2817" w:rsidRDefault="001B28BD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1B28BD">
              <w:rPr>
                <w:rFonts w:ascii="Arial" w:hAnsi="Arial" w:cs="Arial"/>
                <w:color w:val="212121"/>
              </w:rPr>
              <w:t>RRID:SCR_01574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3B090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2CC93AB5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56859E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>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4E25D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COOT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40EC662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MID:2038300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5DD5B44" w14:textId="320B5192" w:rsidR="00F715F6" w:rsidRPr="00AB2817" w:rsidRDefault="001B28BD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1B28BD">
              <w:rPr>
                <w:rFonts w:ascii="Arial" w:hAnsi="Arial" w:cs="Arial"/>
                <w:color w:val="212121"/>
              </w:rPr>
              <w:t>RRID:SCR_014222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8032C5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14:paraId="1057F96B" w14:textId="77777777" w:rsidTr="00F715F6">
        <w:trPr>
          <w:trHeight w:val="698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DE0CA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97D614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AB2817">
              <w:rPr>
                <w:rFonts w:ascii="Arial" w:hAnsi="Arial" w:cs="Arial"/>
                <w:color w:val="212121"/>
              </w:rPr>
              <w:t>Geneious</w:t>
            </w:r>
            <w:proofErr w:type="spellEnd"/>
            <w:r w:rsidRPr="00AB2817">
              <w:rPr>
                <w:rFonts w:ascii="Arial" w:hAnsi="Arial" w:cs="Arial"/>
                <w:color w:val="212121"/>
              </w:rPr>
              <w:t xml:space="preserve"> prime 2020.0.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FCA9B0" w14:textId="77777777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AB2817">
              <w:rPr>
                <w:rFonts w:ascii="Arial" w:hAnsi="Arial" w:cs="Arial"/>
                <w:sz w:val="20"/>
                <w:szCs w:val="20"/>
              </w:rPr>
              <w:t>Biomatters</w:t>
            </w:r>
            <w:proofErr w:type="spellEnd"/>
            <w:r w:rsidRPr="00AB2817">
              <w:rPr>
                <w:rFonts w:ascii="Arial" w:hAnsi="Arial" w:cs="Arial"/>
                <w:sz w:val="20"/>
                <w:szCs w:val="20"/>
              </w:rPr>
              <w:t xml:space="preserve"> Ltd.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069868" w14:textId="09C3968B" w:rsidR="00F715F6" w:rsidRPr="00AB2817" w:rsidRDefault="001B28BD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1B28BD">
              <w:rPr>
                <w:rFonts w:ascii="Arial" w:hAnsi="Arial" w:cs="Arial"/>
                <w:color w:val="000000"/>
              </w:rPr>
              <w:t>RRID:SCR_01051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11B4F6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:rsidRPr="00767A13" w14:paraId="63833AC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082C41" w14:textId="77777777" w:rsidR="00F715F6" w:rsidRP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</w:rPr>
              <w:t>s</w:t>
            </w:r>
            <w:r w:rsidRPr="00F715F6">
              <w:rPr>
                <w:rFonts w:ascii="Arial" w:hAnsi="Arial" w:cs="Arial"/>
              </w:rPr>
              <w:t xml:space="preserve">oftware, algorithm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967DCC" w14:textId="77777777" w:rsidR="00F715F6" w:rsidRP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F715F6">
              <w:rPr>
                <w:rFonts w:ascii="Arial" w:hAnsi="Arial" w:cs="Arial"/>
              </w:rPr>
              <w:t>MassHunter</w:t>
            </w:r>
            <w:proofErr w:type="spellEnd"/>
            <w:r w:rsidRPr="00F715F6">
              <w:rPr>
                <w:rFonts w:ascii="Arial" w:hAnsi="Arial" w:cs="Arial"/>
              </w:rPr>
              <w:t xml:space="preserve"> Acquisition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64E031" w14:textId="77777777" w:rsidR="00F715F6" w:rsidRPr="00F715F6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  <w:lang w:val="en-US"/>
              </w:rPr>
            </w:pPr>
            <w:r w:rsidRPr="00F715F6">
              <w:rPr>
                <w:rFonts w:ascii="Arial" w:hAnsi="Arial" w:cs="Arial"/>
              </w:rPr>
              <w:t xml:space="preserve">Agilent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F96C8D" w14:textId="77777777" w:rsidR="00F715F6" w:rsidRP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Version B.08.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C63245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77FEA2C9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721F6F" w14:textId="77777777" w:rsidR="00F715F6" w:rsidRP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</w:rPr>
              <w:t>s</w:t>
            </w:r>
            <w:r w:rsidRPr="00F715F6">
              <w:rPr>
                <w:rFonts w:ascii="Arial" w:hAnsi="Arial" w:cs="Arial"/>
              </w:rPr>
              <w:t xml:space="preserve">oftware, algorithm 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2CC1F1" w14:textId="77777777" w:rsidR="00F715F6" w:rsidRP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proofErr w:type="spellStart"/>
            <w:r w:rsidRPr="00F715F6">
              <w:rPr>
                <w:rFonts w:ascii="Arial" w:hAnsi="Arial" w:cs="Arial"/>
              </w:rPr>
              <w:t>MassHunter</w:t>
            </w:r>
            <w:proofErr w:type="spellEnd"/>
            <w:r w:rsidRPr="00F715F6">
              <w:rPr>
                <w:rFonts w:ascii="Arial" w:hAnsi="Arial" w:cs="Arial"/>
              </w:rPr>
              <w:t xml:space="preserve"> </w:t>
            </w:r>
            <w:proofErr w:type="spellStart"/>
            <w:r w:rsidRPr="00F715F6">
              <w:rPr>
                <w:rFonts w:ascii="Arial" w:hAnsi="Arial" w:cs="Arial"/>
              </w:rPr>
              <w:t>BioConfirm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18DB25" w14:textId="77777777" w:rsidR="00F715F6" w:rsidRPr="00F715F6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  <w:lang w:val="en-US"/>
              </w:rPr>
            </w:pPr>
            <w:r w:rsidRPr="00F715F6">
              <w:rPr>
                <w:rFonts w:ascii="Arial" w:hAnsi="Arial" w:cs="Arial"/>
              </w:rPr>
              <w:t xml:space="preserve">Agilent 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9BF4CF" w14:textId="77777777" w:rsidR="00F715F6" w:rsidRPr="00F715F6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F715F6">
              <w:rPr>
                <w:rFonts w:ascii="Arial" w:hAnsi="Arial" w:cs="Arial"/>
              </w:rPr>
              <w:t>Version B.10.0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0B6A6C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611B50E7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B7F0AD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>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99203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MOSFLM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A75080A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MID:2146044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6C2347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3626722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03AD28E9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FB87AE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>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910F48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HAS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03F462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PMID:1946184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C30210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132C49B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:rsidRPr="00767A13" w14:paraId="1EC49502" w14:textId="77777777" w:rsidTr="00AB2817">
        <w:trPr>
          <w:trHeight w:val="50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5071869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s</w:t>
            </w:r>
            <w:r w:rsidRPr="00AB2817">
              <w:rPr>
                <w:rFonts w:ascii="Arial" w:hAnsi="Arial" w:cs="Arial"/>
                <w:color w:val="000000"/>
              </w:rPr>
              <w:t>oftware, algorithm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C403C9A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AB2817">
              <w:rPr>
                <w:rFonts w:ascii="Arial" w:hAnsi="Arial" w:cs="Arial"/>
                <w:color w:val="212121"/>
              </w:rPr>
              <w:t>REFMA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761AC38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  <w:lang w:val="en-US"/>
              </w:rPr>
            </w:pPr>
            <w:r w:rsidRPr="00AB2817">
              <w:rPr>
                <w:rFonts w:ascii="Arial" w:hAnsi="Arial" w:cs="Arial"/>
                <w:color w:val="212121"/>
                <w:lang w:val="en-US"/>
              </w:rPr>
              <w:t>PMID:15299926</w:t>
            </w:r>
          </w:p>
          <w:p w14:paraId="2918DD1A" w14:textId="77777777" w:rsidR="00F715F6" w:rsidRPr="00AB2817" w:rsidRDefault="00F715F6" w:rsidP="00C122AF">
            <w:pPr>
              <w:pStyle w:val="StandardWeb"/>
              <w:ind w:left="68" w:right="120"/>
              <w:rPr>
                <w:rFonts w:ascii="Arial" w:hAnsi="Arial" w:cs="Arial"/>
                <w:color w:val="212121"/>
              </w:rPr>
            </w:pP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E6F27B" w14:textId="5F3D2B43" w:rsidR="00F715F6" w:rsidRPr="00AB2817" w:rsidRDefault="001B28BD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  <w:r w:rsidRPr="001B28BD">
              <w:rPr>
                <w:rFonts w:ascii="Arial" w:hAnsi="Arial" w:cs="Arial"/>
                <w:color w:val="212121"/>
              </w:rPr>
              <w:t>RRID:SCR_014225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BF12FD3" w14:textId="77777777" w:rsidR="00F715F6" w:rsidRPr="00AB2817" w:rsidRDefault="00F715F6" w:rsidP="00AB2817">
            <w:pPr>
              <w:pStyle w:val="StandardWeb"/>
              <w:ind w:left="120" w:right="120"/>
              <w:rPr>
                <w:rFonts w:ascii="Arial" w:hAnsi="Arial" w:cs="Arial"/>
                <w:color w:val="212121"/>
              </w:rPr>
            </w:pPr>
          </w:p>
        </w:tc>
      </w:tr>
      <w:tr w:rsidR="00F715F6" w14:paraId="6C2B9C61" w14:textId="77777777" w:rsidTr="00F715F6">
        <w:trPr>
          <w:trHeight w:val="76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238F8" w14:textId="7288963D" w:rsidR="00F715F6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2DC5105" w14:textId="19407D6E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1D2261" w14:textId="7107F478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EGD-e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BCBCDB" w14:textId="55A75361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eastAsia="Times New Roman" w:hAnsi="Arial" w:cs="Arial"/>
                <w:sz w:val="20"/>
                <w:szCs w:val="20"/>
              </w:rPr>
              <w:t>PMID:1167966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A5DA53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587E8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14:paraId="609DD6E3" w14:textId="77777777" w:rsidTr="00F715F6">
        <w:trPr>
          <w:trHeight w:val="69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784852" w14:textId="18776954" w:rsidR="00F715F6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C8C75EE" w14:textId="7C7B2184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950DB0" w14:textId="2B0360F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eastAsia="Times New Roman" w:hAnsi="Arial" w:cs="Arial"/>
                <w:lang w:eastAsia="de-DE"/>
              </w:rPr>
              <w:t>LMJR1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0E9DA3" w14:textId="69E75FAE" w:rsidR="00F715F6" w:rsidRPr="00C122AF" w:rsidRDefault="00F715F6" w:rsidP="00C122AF">
            <w:pPr>
              <w:pStyle w:val="StandardWeb"/>
              <w:ind w:left="68" w:right="120"/>
              <w:rPr>
                <w:rFonts w:ascii="Arial" w:hAnsi="Arial" w:cs="Arial"/>
                <w:lang w:val="en-US"/>
              </w:rPr>
            </w:pPr>
            <w:r w:rsidRPr="00C122AF">
              <w:rPr>
                <w:rFonts w:ascii="Arial" w:hAnsi="Arial" w:cs="Arial"/>
                <w:lang w:val="en-US"/>
              </w:rPr>
              <w:t>PMID:26575090</w:t>
            </w:r>
          </w:p>
          <w:p w14:paraId="383B1E29" w14:textId="21D0895B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C122AF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122AF">
              <w:rPr>
                <w:rFonts w:ascii="Arial" w:hAnsi="Arial" w:cs="Arial"/>
                <w:sz w:val="20"/>
                <w:szCs w:val="20"/>
              </w:rPr>
              <w:instrText>ADDIN EN.CITE</w:instrText>
            </w:r>
            <w:r w:rsidRPr="00C122AF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00E316" w14:textId="63084755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1494D0" w14:textId="1C3DEEE4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lang w:val="it-IT"/>
              </w:rPr>
              <w:t>Δ</w:t>
            </w:r>
            <w:r w:rsidRPr="00C122AF">
              <w:rPr>
                <w:rFonts w:ascii="Arial" w:hAnsi="Arial" w:cs="Arial"/>
                <w:i/>
                <w:lang w:val="it-IT"/>
              </w:rPr>
              <w:t>gpsB</w:t>
            </w:r>
            <w:proofErr w:type="spellEnd"/>
            <w:r w:rsidRPr="00C122AF">
              <w:rPr>
                <w:rFonts w:ascii="Arial" w:hAnsi="Arial" w:cs="Arial"/>
                <w:i/>
                <w:lang w:val="it-IT"/>
              </w:rPr>
              <w:t xml:space="preserve"> (lmo1888)</w:t>
            </w:r>
          </w:p>
        </w:tc>
      </w:tr>
      <w:tr w:rsidR="00F715F6" w14:paraId="0F96C12B" w14:textId="77777777" w:rsidTr="00F715F6">
        <w:trPr>
          <w:trHeight w:val="838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0354BC" w14:textId="381076A3" w:rsidR="00F715F6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46A62BE7" w14:textId="3BD66BCA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EF225E" w14:textId="26587814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0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066E1A" w14:textId="3221CC4C" w:rsidR="00F715F6" w:rsidRPr="00C122AF" w:rsidRDefault="00F715F6" w:rsidP="00C122AF">
            <w:pPr>
              <w:pStyle w:val="StandardWeb"/>
              <w:ind w:left="68" w:right="120"/>
              <w:rPr>
                <w:rFonts w:ascii="Arial" w:eastAsia="Times New Roman" w:hAnsi="Arial" w:cs="Arial"/>
              </w:rPr>
            </w:pPr>
            <w:r w:rsidRPr="00C122AF">
              <w:rPr>
                <w:rFonts w:ascii="Arial" w:eastAsia="Times New Roman" w:hAnsi="Arial" w:cs="Arial"/>
                <w:lang w:val="it-IT" w:eastAsia="de-DE"/>
              </w:rPr>
              <w:t>PMID:2779531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BAC252" w14:textId="4FA564F0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BDACB1" w14:textId="0F0258C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C122AF">
              <w:rPr>
                <w:rFonts w:ascii="Arial" w:hAnsi="Arial" w:cs="Arial"/>
              </w:rPr>
              <w:t>∆</w:t>
            </w:r>
            <w:proofErr w:type="spellStart"/>
            <w:r w:rsidRPr="00C122AF">
              <w:rPr>
                <w:rFonts w:ascii="Arial" w:hAnsi="Arial" w:cs="Arial"/>
                <w:i/>
              </w:rPr>
              <w:t>murZ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r w:rsidRPr="00C122AF">
              <w:rPr>
                <w:rFonts w:ascii="Arial" w:hAnsi="Arial" w:cs="Arial"/>
                <w:i/>
                <w:lang w:val="de-DE"/>
              </w:rPr>
              <w:t>(lmo2552)</w:t>
            </w:r>
          </w:p>
        </w:tc>
      </w:tr>
      <w:tr w:rsidR="00F715F6" w14:paraId="5165767E" w14:textId="77777777" w:rsidTr="00F715F6">
        <w:trPr>
          <w:trHeight w:val="768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FA53A2" w14:textId="6AA40AC0" w:rsidR="00F715F6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DF47007" w14:textId="64676429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7A95EE" w14:textId="6238566D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1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D6C00D" w14:textId="661B2A28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C122AF"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MID:2779531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927E7B" w14:textId="171E3BF5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0ADA4D" w14:textId="68157E3F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mur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</w:p>
        </w:tc>
      </w:tr>
      <w:tr w:rsidR="00F715F6" w14:paraId="5CC3A3CB" w14:textId="77777777" w:rsidTr="00F715F6">
        <w:trPr>
          <w:trHeight w:val="75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068F36" w14:textId="323D692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45A5E8FF" w14:textId="65B0CC6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E84D9D" w14:textId="4320F3DE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2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F644BE" w14:textId="4DFF055F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C122AF"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MID:2779531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B81C84" w14:textId="7DEEE7A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2AD895" w14:textId="1B99258F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murA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r w:rsidRPr="00C122AF">
              <w:rPr>
                <w:rFonts w:ascii="Arial" w:hAnsi="Arial" w:cs="Arial"/>
                <w:i/>
              </w:rPr>
              <w:t xml:space="preserve">(lmo2526)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mur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</w:p>
        </w:tc>
      </w:tr>
      <w:tr w:rsidR="00F715F6" w14:paraId="640A41FE" w14:textId="77777777" w:rsidTr="00F715F6">
        <w:trPr>
          <w:trHeight w:val="906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6286D6" w14:textId="78F7CB3D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lastRenderedPageBreak/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1A45F8FD" w14:textId="2ADB88CD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6DBBFC" w14:textId="37C95DD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eastAsia="Times New Roman" w:hAnsi="Arial" w:cs="Arial"/>
                <w:lang w:eastAsia="de-DE"/>
              </w:rPr>
              <w:t>LMJR13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D15D41" w14:textId="33F928B9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C122AF"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MID:2779531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F374FB" w14:textId="51395CEA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DBB062" w14:textId="5D429D4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lang w:val="it-IT"/>
              </w:rPr>
              <w:t>Δ</w:t>
            </w:r>
            <w:r w:rsidRPr="00C122AF">
              <w:rPr>
                <w:rFonts w:ascii="Arial" w:hAnsi="Arial" w:cs="Arial"/>
                <w:i/>
                <w:lang w:val="it-IT"/>
              </w:rPr>
              <w:t>clpC</w:t>
            </w:r>
            <w:proofErr w:type="spellEnd"/>
            <w:r w:rsidRPr="00C122AF">
              <w:rPr>
                <w:rFonts w:ascii="Arial" w:hAnsi="Arial" w:cs="Arial"/>
                <w:i/>
                <w:lang w:val="it-IT"/>
              </w:rPr>
              <w:t xml:space="preserve"> (lmo0232)</w:t>
            </w:r>
          </w:p>
        </w:tc>
      </w:tr>
      <w:tr w:rsidR="00F715F6" w14:paraId="1B1ADADC" w14:textId="77777777" w:rsidTr="00F715F6">
        <w:trPr>
          <w:trHeight w:val="87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317C5B" w14:textId="553CEDB4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42208844" w14:textId="6B7C761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1863DA" w14:textId="76BC7B0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  <w:i/>
                <w:iCs/>
                <w:lang w:val="de-DE"/>
              </w:rPr>
              <w:t>shg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BBA984" w14:textId="01EF0C92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630872" w14:textId="028F656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 xml:space="preserve">ID_ ENA: </w:t>
            </w:r>
            <w:r w:rsidRPr="0072530E">
              <w:rPr>
                <w:rFonts w:ascii="Arial" w:hAnsi="Arial" w:cs="Arial"/>
                <w:color w:val="000000"/>
              </w:rPr>
              <w:t>SAMEA612727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7A893" w14:textId="43BD250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Cs/>
                <w:lang w:val="it-IT"/>
              </w:rPr>
              <w:t>Δ</w:t>
            </w:r>
            <w:r w:rsidRPr="00C122AF">
              <w:rPr>
                <w:rFonts w:ascii="Arial" w:hAnsi="Arial" w:cs="Arial"/>
                <w:i/>
                <w:iCs/>
                <w:lang w:val="it-IT"/>
              </w:rPr>
              <w:t>gpsB</w:t>
            </w:r>
            <w:proofErr w:type="spellEnd"/>
            <w:r w:rsidRPr="0072530E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proofErr w:type="spellStart"/>
            <w:r w:rsidRPr="0072530E">
              <w:rPr>
                <w:rFonts w:ascii="Arial" w:hAnsi="Arial" w:cs="Arial"/>
                <w:i/>
                <w:iCs/>
                <w:lang w:val="en-US"/>
              </w:rPr>
              <w:t>reoY</w:t>
            </w:r>
            <w:proofErr w:type="spellEnd"/>
            <w:r w:rsidRPr="0072530E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r w:rsidRPr="0072530E">
              <w:rPr>
                <w:rFonts w:ascii="Arial" w:hAnsi="Arial" w:cs="Arial"/>
                <w:lang w:val="en-US"/>
              </w:rPr>
              <w:t>H87Y; see Table 2</w:t>
            </w:r>
          </w:p>
        </w:tc>
      </w:tr>
      <w:tr w:rsidR="00F715F6" w14:paraId="1F402C83" w14:textId="77777777" w:rsidTr="00F715F6">
        <w:trPr>
          <w:trHeight w:val="917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3E04FB" w14:textId="1D77E6B0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740E3B03" w14:textId="1C51D512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FAD451" w14:textId="0087D9D5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  <w:i/>
                <w:iCs/>
                <w:lang w:val="de-DE"/>
              </w:rPr>
              <w:t>shg1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B01101" w14:textId="0AA2873F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890438" w14:textId="7A5F953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ID_ ENA:</w:t>
            </w:r>
            <w:r w:rsidRPr="0072530E">
              <w:rPr>
                <w:rFonts w:eastAsiaTheme="minorHAnsi"/>
                <w:sz w:val="24"/>
                <w:szCs w:val="22"/>
                <w:lang w:val="en-US"/>
              </w:rPr>
              <w:t xml:space="preserve"> </w:t>
            </w:r>
            <w:r w:rsidRPr="0072530E">
              <w:rPr>
                <w:rFonts w:ascii="Arial" w:hAnsi="Arial" w:cs="Arial"/>
                <w:color w:val="000000"/>
                <w:lang w:val="en-US"/>
              </w:rPr>
              <w:t>SAMEA6127278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739C4D" w14:textId="71810C1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Cs/>
                <w:lang w:val="it-IT"/>
              </w:rPr>
              <w:t>Δ</w:t>
            </w:r>
            <w:r w:rsidRPr="00C122AF">
              <w:rPr>
                <w:rFonts w:ascii="Arial" w:hAnsi="Arial" w:cs="Arial"/>
                <w:i/>
                <w:iCs/>
                <w:lang w:val="it-IT"/>
              </w:rPr>
              <w:t>gpsB</w:t>
            </w:r>
            <w:proofErr w:type="spellEnd"/>
            <w:r w:rsidRPr="0072530E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proofErr w:type="spellStart"/>
            <w:r w:rsidRPr="0072530E">
              <w:rPr>
                <w:rFonts w:ascii="Arial" w:hAnsi="Arial" w:cs="Arial"/>
                <w:i/>
                <w:iCs/>
                <w:lang w:val="en-US"/>
              </w:rPr>
              <w:t>reoY</w:t>
            </w:r>
            <w:proofErr w:type="spellEnd"/>
            <w:r w:rsidRPr="0072530E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r w:rsidRPr="0072530E">
              <w:rPr>
                <w:rFonts w:ascii="Arial" w:hAnsi="Arial" w:cs="Arial"/>
                <w:lang w:val="en-US"/>
              </w:rPr>
              <w:t>TAA74; see Table 2</w:t>
            </w:r>
          </w:p>
        </w:tc>
      </w:tr>
      <w:tr w:rsidR="00F715F6" w14:paraId="1A31CE3D" w14:textId="77777777" w:rsidTr="00F715F6">
        <w:trPr>
          <w:trHeight w:val="90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25EE94" w14:textId="1BD9AEAE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47B8703" w14:textId="043E646F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F75B73" w14:textId="7AA7557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  <w:i/>
                <w:iCs/>
                <w:lang w:val="de-DE"/>
              </w:rPr>
              <w:t>shg1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7C310E" w14:textId="4CD8C80B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72BDAD" w14:textId="61151B9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ID_ ENA:</w:t>
            </w:r>
            <w:r w:rsidRPr="0072530E">
              <w:rPr>
                <w:rFonts w:eastAsiaTheme="minorHAnsi"/>
                <w:sz w:val="24"/>
                <w:szCs w:val="22"/>
                <w:lang w:val="en-US"/>
              </w:rPr>
              <w:t xml:space="preserve"> </w:t>
            </w:r>
            <w:r w:rsidRPr="0072530E">
              <w:rPr>
                <w:rFonts w:ascii="Arial" w:hAnsi="Arial" w:cs="Arial"/>
                <w:color w:val="000000"/>
                <w:lang w:val="en-US"/>
              </w:rPr>
              <w:t>SAMEA6127279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E37CA7" w14:textId="7EBA3475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Cs/>
                <w:lang w:val="it-IT"/>
              </w:rPr>
              <w:t>Δ</w:t>
            </w:r>
            <w:r w:rsidRPr="00C122AF">
              <w:rPr>
                <w:rFonts w:ascii="Arial" w:hAnsi="Arial" w:cs="Arial"/>
                <w:i/>
                <w:iCs/>
                <w:lang w:val="it-IT"/>
              </w:rPr>
              <w:t>gpsB</w:t>
            </w:r>
            <w:proofErr w:type="spellEnd"/>
            <w:r w:rsidRPr="0072530E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proofErr w:type="spellStart"/>
            <w:r w:rsidRPr="0072530E">
              <w:rPr>
                <w:rFonts w:ascii="Arial" w:hAnsi="Arial" w:cs="Arial"/>
                <w:i/>
                <w:iCs/>
                <w:lang w:val="en-US"/>
              </w:rPr>
              <w:t>reoM</w:t>
            </w:r>
            <w:proofErr w:type="spellEnd"/>
            <w:r w:rsidRPr="0072530E">
              <w:rPr>
                <w:rFonts w:ascii="Arial" w:hAnsi="Arial" w:cs="Arial"/>
                <w:i/>
                <w:iCs/>
                <w:lang w:val="en-US"/>
              </w:rPr>
              <w:t xml:space="preserve"> </w:t>
            </w:r>
            <w:r w:rsidRPr="0072530E">
              <w:rPr>
                <w:rFonts w:ascii="Arial" w:hAnsi="Arial" w:cs="Arial"/>
                <w:lang w:val="en-US"/>
              </w:rPr>
              <w:t>RBS mutation; see Table 2</w:t>
            </w:r>
          </w:p>
        </w:tc>
      </w:tr>
      <w:tr w:rsidR="00F715F6" w14:paraId="0F3233F8" w14:textId="77777777" w:rsidTr="00F715F6">
        <w:trPr>
          <w:trHeight w:val="92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DAB64F" w14:textId="090EFA4B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5A7828B" w14:textId="3790CDC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47CD24" w14:textId="6014024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9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958BDD" w14:textId="2E4AE3E2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235017" w14:textId="5E975565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C43BAC" w14:textId="487B65D0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C122AF">
              <w:rPr>
                <w:rFonts w:ascii="Arial" w:hAnsi="Arial" w:cs="Arial"/>
              </w:rPr>
              <w:t>∆</w:t>
            </w:r>
            <w:proofErr w:type="spellStart"/>
            <w:r w:rsidRPr="00C122AF">
              <w:rPr>
                <w:rFonts w:ascii="Arial" w:hAnsi="Arial" w:cs="Arial"/>
                <w:i/>
              </w:rPr>
              <w:t>gpsB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70D1E27" w14:textId="77777777" w:rsidTr="00F715F6">
        <w:trPr>
          <w:trHeight w:val="766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387651" w14:textId="7777777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</w:p>
          <w:p w14:paraId="016E6625" w14:textId="201FF245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515B15" w14:textId="049B979D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0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1FEC9A" w14:textId="68AE311E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C4A938" w14:textId="6EB3E9D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9CAFB2" w14:textId="40FDB966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6B0737AA" w14:textId="77777777" w:rsidTr="00F715F6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E5E5B3" w14:textId="7777777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</w:p>
          <w:p w14:paraId="7BDEDF6B" w14:textId="37A9D22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2DF539" w14:textId="1454646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0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254E04" w14:textId="62799BA7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2EE624" w14:textId="071DE6D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3FC221" w14:textId="60BE59E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C122AF">
              <w:rPr>
                <w:rFonts w:ascii="Arial" w:hAnsi="Arial" w:cs="Arial"/>
              </w:rPr>
              <w:t>∆</w:t>
            </w:r>
            <w:proofErr w:type="spellStart"/>
            <w:r w:rsidRPr="00C122AF">
              <w:rPr>
                <w:rFonts w:ascii="Arial" w:hAnsi="Arial" w:cs="Arial"/>
                <w:i/>
              </w:rPr>
              <w:t>gpsB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Y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708EA81" w14:textId="77777777" w:rsidTr="00F715F6">
        <w:trPr>
          <w:trHeight w:val="907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5EFAD4" w14:textId="1EA4C1C0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7B81420" w14:textId="15C9829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E8EC3D" w14:textId="1D6705C0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2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BA71E" w14:textId="557F5AB9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070444" w14:textId="212EBABA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3B5A6D" w14:textId="56D8FBB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gpsB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  <w:r w:rsidRPr="00C122AF">
              <w:rPr>
                <w:rFonts w:ascii="Arial" w:hAnsi="Arial" w:cs="Arial"/>
              </w:rPr>
              <w:t xml:space="preserve"> </w:t>
            </w:r>
          </w:p>
        </w:tc>
      </w:tr>
      <w:tr w:rsidR="00F715F6" w14:paraId="030447CD" w14:textId="77777777" w:rsidTr="00F715F6">
        <w:trPr>
          <w:trHeight w:val="767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E4DFE9" w14:textId="31A9A690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EDADEDF" w14:textId="796EC7E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A4F749" w14:textId="50245894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3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AFA966" w14:textId="4F074140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028DE4" w14:textId="18BE308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0A2398" w14:textId="5D3E36B5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gpsB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3029209B" w14:textId="77777777" w:rsidTr="00F715F6">
        <w:trPr>
          <w:trHeight w:val="78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403494" w14:textId="5467A48C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52841E71" w14:textId="102DE23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90B99B" w14:textId="7F4D362D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JR17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2D4002" w14:textId="2D72DC9E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FD5842" w14:textId="5357DB3E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2F930E" w14:textId="36C5AEA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clpC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murZ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643159E4" w14:textId="77777777" w:rsidTr="00F715F6">
        <w:trPr>
          <w:trHeight w:val="771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17443D" w14:textId="7777777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</w:p>
          <w:p w14:paraId="400C2A3B" w14:textId="5FA1C448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BCF2AD" w14:textId="0FF32E8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3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B69723" w14:textId="7E0935FE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D0EDB6" w14:textId="6C82C89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3C2A59" w14:textId="50907005" w:rsidR="00F715F6" w:rsidRPr="00AB2817" w:rsidRDefault="00F715F6" w:rsidP="0072530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(lmo1503)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F6956CE" w14:textId="77777777" w:rsidTr="00F715F6">
        <w:trPr>
          <w:trHeight w:val="772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048FEF" w14:textId="27207E94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C03BC80" w14:textId="231298A5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6343ED" w14:textId="61B24AF9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3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31DB99" w14:textId="5A59AA3E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C26A33" w14:textId="705543D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711CC5" w14:textId="073985A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(lmo1921)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3D19B4A9" w14:textId="77777777" w:rsidTr="00F715F6">
        <w:trPr>
          <w:trHeight w:val="772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4122AD" w14:textId="24A4C6F0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lastRenderedPageBreak/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88738FA" w14:textId="1EDC2256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A184EB" w14:textId="229C4FE8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5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750AC1" w14:textId="36A255B9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2A70B8" w14:textId="12191907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D331E2E" w14:textId="44C99131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clpC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7FA290D8" w14:textId="77777777" w:rsidTr="00F715F6">
        <w:trPr>
          <w:trHeight w:val="782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940A7" w14:textId="6070B07D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0B50B4D" w14:textId="63A24392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7F4A50" w14:textId="6F6C238A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5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52A187" w14:textId="2597BBC5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0B6FF1" w14:textId="67E1EDBE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D2375C" w14:textId="03D3D4C1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clpC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1FF63F5" w14:textId="77777777" w:rsidTr="00F715F6">
        <w:trPr>
          <w:trHeight w:val="731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D7A1C7" w14:textId="5E2F9A4D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57386882" w14:textId="5C660D08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0E2FA6" w14:textId="55065809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5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46C6C5" w14:textId="4E25877C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4811C" w14:textId="616A87C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19C74C" w14:textId="70959C51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T7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60797376" w14:textId="77777777" w:rsidTr="00F715F6">
        <w:trPr>
          <w:trHeight w:val="1002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7D32A5" w14:textId="633F7594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2FEA4042" w14:textId="040CBD09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AFE64A" w14:textId="16F8775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</w:rPr>
            </w:pPr>
            <w:r w:rsidRPr="00C122AF">
              <w:rPr>
                <w:rFonts w:ascii="Arial" w:hAnsi="Arial" w:cs="Arial"/>
              </w:rPr>
              <w:t>LMSW5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227535" w14:textId="687D31BB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F7414F" w14:textId="4EE8FEB8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911904" w14:textId="369AD613" w:rsidR="00F715F6" w:rsidRPr="00C122AF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T7D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6435925" w14:textId="77777777" w:rsidTr="00F715F6">
        <w:trPr>
          <w:trHeight w:val="778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6A1400" w14:textId="148EA76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40DF7C80" w14:textId="098E0E8F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B821D3" w14:textId="2BFCA952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5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F68800" w14:textId="1344FAB2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CC3480" w14:textId="5B80AF9C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06FDCD" w14:textId="6D135A1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61011679" w14:textId="77777777" w:rsidTr="00F715F6">
        <w:trPr>
          <w:trHeight w:val="906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BE53FC" w14:textId="3FB8DED4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84A15E6" w14:textId="18A8DF70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36E50F" w14:textId="35BCEDD4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72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FE3563" w14:textId="66292BED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52CEA2" w14:textId="72DDDA8C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CE1B7B" w14:textId="1A74E1C1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T7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clpC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6BB48BBE" w14:textId="77777777" w:rsidTr="00F715F6">
        <w:trPr>
          <w:trHeight w:val="766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7C2822" w14:textId="32493EA3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1DB144B7" w14:textId="531C82BB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A5DE86" w14:textId="77348AC7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  <w:lang w:val="de-DE"/>
              </w:rPr>
              <w:t>LMSW7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567D71" w14:textId="5D9EC6F2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BF541B" w14:textId="7A228F5A" w:rsidR="00F715F6" w:rsidRDefault="00F715F6" w:rsidP="0072530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ID_ENA:</w:t>
            </w:r>
          </w:p>
          <w:p w14:paraId="43172BD2" w14:textId="3F0A6FB8" w:rsidR="00F715F6" w:rsidRPr="00C122AF" w:rsidRDefault="00F715F6" w:rsidP="0072530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72530E">
              <w:rPr>
                <w:rFonts w:ascii="Arial" w:hAnsi="Arial" w:cs="Arial"/>
                <w:color w:val="000000"/>
              </w:rPr>
              <w:t>SAMEA6167687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F8F3F9" w14:textId="11056D14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prpC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prkA</w:t>
            </w:r>
            <w:proofErr w:type="spellEnd"/>
            <w:r w:rsidRPr="00C122AF">
              <w:rPr>
                <w:rFonts w:ascii="Arial" w:hAnsi="Arial" w:cs="Arial"/>
                <w:i/>
              </w:rPr>
              <w:t>*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C62AEB2" w14:textId="77777777" w:rsidTr="00F715F6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9558A4" w14:textId="3EF4C1F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7739A68F" w14:textId="537653B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B7A166" w14:textId="5BD43650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B7C403" w14:textId="3F0EE445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E7679A" w14:textId="1E4D98B5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7E67D9" w14:textId="18364214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7376326" w14:textId="77777777" w:rsidTr="00F715F6">
        <w:trPr>
          <w:trHeight w:val="765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958EB0" w14:textId="4EC1F6E6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685224F" w14:textId="078FDEE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820A17" w14:textId="2FAB5B24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8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C9E295" w14:textId="010326FC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0639E2" w14:textId="21E81A7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E75F14" w14:textId="7491BA60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pC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36B0D014" w14:textId="77777777" w:rsidTr="00F715F6">
        <w:trPr>
          <w:trHeight w:val="78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2D2908" w14:textId="0229AB0D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AB68568" w14:textId="058C0B73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288F65" w14:textId="613E576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8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11DA67" w14:textId="6FCDC8CB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F46A8C" w14:textId="604B2DDA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A8617D" w14:textId="09821720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prpC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pC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6B0AED7A" w14:textId="77777777" w:rsidTr="00F715F6">
        <w:trPr>
          <w:trHeight w:val="766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083F56" w14:textId="1393CEDE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61B15C7" w14:textId="6672A1E1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1F4FFB" w14:textId="0D5DC43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8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4C1E1C" w14:textId="580AAEEC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2BEE6B" w14:textId="3F2AE50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6634F9" w14:textId="5EBDDBF9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D469143" w14:textId="77777777" w:rsidTr="00F715F6">
        <w:trPr>
          <w:trHeight w:val="922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F0BE01" w14:textId="2873D685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3806A05" w14:textId="11B60049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6FF151" w14:textId="5B0C993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  <w:lang w:val="de-DE"/>
              </w:rPr>
              <w:t>LMSW8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89B6C6" w14:textId="78F70E94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597A1" w14:textId="6BA024E9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06E331" w14:textId="34ACC5E3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3E8C8A38" w14:textId="77777777" w:rsidTr="00F715F6">
        <w:trPr>
          <w:trHeight w:val="912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652257" w14:textId="7EF97BD0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lastRenderedPageBreak/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F8AD65A" w14:textId="6BE33A98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E1B21" w14:textId="77AA4B0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  <w:lang w:val="de-DE"/>
              </w:rPr>
              <w:t>LMSW9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739223" w14:textId="0178ACF3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BA17B1" w14:textId="79B4FEC5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2BA602" w14:textId="6330548D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32818EC" w14:textId="77777777" w:rsidTr="006842AC">
        <w:trPr>
          <w:trHeight w:val="104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373D8A" w14:textId="440FD00D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24890EF" w14:textId="7940971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ED0348" w14:textId="11E77619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9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A3AE8E" w14:textId="59ED6891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6C6FC8" w14:textId="2F9EBCA2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08F83C" w14:textId="5028A32D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prkA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clpC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7E4924B8" w14:textId="77777777" w:rsidTr="006842AC">
        <w:trPr>
          <w:trHeight w:val="87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29B81B" w14:textId="2DAD555F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5AC67445" w14:textId="59889AC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675369" w14:textId="2EF897E2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17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F79C8A" w14:textId="16730094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3D3938" w14:textId="77B7706F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C8E013" w14:textId="4208DC26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55D68D9" w14:textId="77777777" w:rsidTr="006842AC">
        <w:trPr>
          <w:trHeight w:val="775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D165A2" w14:textId="6DB0DE66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85A61DE" w14:textId="7634DCC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E697689" w14:textId="431F9DE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1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F54D65" w14:textId="2B58FA5C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A6FDA0" w14:textId="53614D8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5CA61D" w14:textId="68F27FB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murZ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1D82967" w14:textId="77777777" w:rsidTr="006842AC">
        <w:trPr>
          <w:trHeight w:val="774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E115AA" w14:textId="3550D46F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37FB3153" w14:textId="7208FA10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A012CC" w14:textId="7BC802C8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1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FDE730" w14:textId="27223FFD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9AF66E" w14:textId="56E73F6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EC9335" w14:textId="3A1B38A6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murZ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4F765D0" w14:textId="77777777" w:rsidTr="006842AC">
        <w:trPr>
          <w:trHeight w:val="901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ACC018" w14:textId="78F27705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700AAE1" w14:textId="46524943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A82DAA" w14:textId="1B2529F9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2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ECA7E1" w14:textId="05D6A940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F12366" w14:textId="00774D33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E7F6E4" w14:textId="4158FA9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R66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6A3EE65" w14:textId="77777777" w:rsidTr="006842AC">
        <w:trPr>
          <w:trHeight w:val="90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BA2706" w14:textId="77777777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</w:p>
          <w:p w14:paraId="3065216F" w14:textId="3477DDD5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C06934" w14:textId="10D37466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21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90CD7B" w14:textId="6714B52F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279624" w14:textId="7BD952A6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B7AE3B" w14:textId="0D934FB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R70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8489B9D" w14:textId="77777777" w:rsidTr="006842AC">
        <w:trPr>
          <w:trHeight w:val="905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1E40C1" w14:textId="08CCECB6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7B5ADA24" w14:textId="64A70BB8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6F940E" w14:textId="52CCAB46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23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8FDC64" w14:textId="297DEFAC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06B31C" w14:textId="5B44A23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11F74A" w14:textId="67663B41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T7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4DD81514" w14:textId="77777777" w:rsidTr="006842AC">
        <w:trPr>
          <w:trHeight w:val="89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973709" w14:textId="38A1B931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B21BC1A" w14:textId="202718FB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3A201E" w14:textId="0BB250A6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24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EEDD51" w14:textId="103DFF76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AD2BAA" w14:textId="730F08CA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70FE4A" w14:textId="57FC1EA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T7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murZ</w:t>
            </w:r>
            <w:proofErr w:type="spellEnd"/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2DB157D7" w14:textId="77777777" w:rsidTr="006842AC">
        <w:trPr>
          <w:trHeight w:val="881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136BBE" w14:textId="2F4A53AF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D1EAAF5" w14:textId="4C194ABD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91771C" w14:textId="6D0C4B5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2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933BA0" w14:textId="3D6680BD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63236B" w14:textId="22D1292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52A5D9" w14:textId="7E30D809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R57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0870F02F" w14:textId="77777777" w:rsidTr="006842AC">
        <w:trPr>
          <w:trHeight w:val="88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A13018" w14:textId="517933F8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F1160E2" w14:textId="3DBEE03D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BE8221" w14:textId="1E137F6D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C122AF">
              <w:rPr>
                <w:rFonts w:ascii="Arial" w:hAnsi="Arial" w:cs="Arial"/>
              </w:rPr>
              <w:t>LMSW126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92F3E2" w14:textId="75D9F037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A2F6A9" w14:textId="4D250CC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DD9384" w14:textId="32DCDCA3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M</w:t>
            </w:r>
            <w:proofErr w:type="spellEnd"/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M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R62A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5EA1BAFE" w14:textId="77777777" w:rsidTr="006842AC">
        <w:trPr>
          <w:trHeight w:val="73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D9FBC1" w14:textId="31CB914E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7F8831E" w14:textId="1D9BF362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CB0A56" w14:textId="397023A0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</w:rPr>
            </w:pPr>
            <w:r w:rsidRPr="00C122AF">
              <w:rPr>
                <w:rFonts w:ascii="Arial" w:hAnsi="Arial" w:cs="Arial"/>
              </w:rPr>
              <w:t>LMSW13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58696B" w14:textId="15390AAD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D12874" w14:textId="2168AE1A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09CA46" w14:textId="5E092D5C" w:rsidR="00F715F6" w:rsidRPr="00C122AF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reoY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reoY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39E8779F" w14:textId="77777777" w:rsidTr="006842AC">
        <w:trPr>
          <w:trHeight w:val="913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6554C0" w14:textId="69921980" w:rsidR="00F715F6" w:rsidRDefault="00F715F6" w:rsidP="00EF3DCE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lastRenderedPageBreak/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1BDC738A" w14:textId="5171101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L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monocytogenes</w:t>
            </w:r>
            <w:r>
              <w:rPr>
                <w:rFonts w:ascii="Arial" w:hAnsi="Arial" w:cs="Arial"/>
                <w:i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49344B" w14:textId="7ED7D76B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</w:rPr>
            </w:pPr>
            <w:r w:rsidRPr="00C122AF">
              <w:rPr>
                <w:rFonts w:ascii="Arial" w:hAnsi="Arial" w:cs="Arial"/>
              </w:rPr>
              <w:t>LMSW139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68262B" w14:textId="6F402501" w:rsidR="00F715F6" w:rsidRPr="00C122AF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this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 xml:space="preserve">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val="it-IT" w:eastAsia="de-DE"/>
              </w:rPr>
              <w:t>paper</w:t>
            </w:r>
            <w:proofErr w:type="spellEnd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88D224D" w14:textId="47EBD391" w:rsidR="00F715F6" w:rsidRPr="00C122AF" w:rsidRDefault="00F715F6" w:rsidP="00C122AF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69C648" w14:textId="211DFB97" w:rsidR="00F715F6" w:rsidRPr="00C122AF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</w:rPr>
            </w:pPr>
            <w:proofErr w:type="spellStart"/>
            <w:r w:rsidRPr="00C122AF">
              <w:rPr>
                <w:rFonts w:ascii="Arial" w:hAnsi="Arial" w:cs="Arial"/>
              </w:rPr>
              <w:t>Δ</w:t>
            </w:r>
            <w:r w:rsidRPr="00C122AF">
              <w:rPr>
                <w:rFonts w:ascii="Arial" w:hAnsi="Arial" w:cs="Arial"/>
                <w:i/>
              </w:rPr>
              <w:t>murZ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r w:rsidRPr="00C122AF">
              <w:rPr>
                <w:rFonts w:ascii="Arial" w:hAnsi="Arial" w:cs="Arial"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attB</w:t>
            </w:r>
            <w:proofErr w:type="spellEnd"/>
            <w:r w:rsidRPr="00C122AF">
              <w:rPr>
                <w:rFonts w:ascii="Arial" w:hAnsi="Arial" w:cs="Arial"/>
                <w:i/>
              </w:rPr>
              <w:t>::</w:t>
            </w:r>
            <w:proofErr w:type="spellStart"/>
            <w:r w:rsidRPr="00C122AF">
              <w:rPr>
                <w:rFonts w:ascii="Arial" w:hAnsi="Arial" w:cs="Arial"/>
              </w:rPr>
              <w:t>P</w:t>
            </w:r>
            <w:r w:rsidRPr="00C122AF">
              <w:rPr>
                <w:rFonts w:ascii="Arial" w:hAnsi="Arial" w:cs="Arial"/>
                <w:i/>
                <w:vertAlign w:val="subscript"/>
              </w:rPr>
              <w:t>help</w:t>
            </w:r>
            <w:r w:rsidRPr="00C122AF">
              <w:rPr>
                <w:rFonts w:ascii="Arial" w:hAnsi="Arial" w:cs="Arial"/>
                <w:i/>
              </w:rPr>
              <w:t>-lacO-murZ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</w:t>
            </w:r>
            <w:proofErr w:type="spellStart"/>
            <w:r w:rsidRPr="00C122AF">
              <w:rPr>
                <w:rFonts w:ascii="Arial" w:hAnsi="Arial" w:cs="Arial"/>
                <w:i/>
              </w:rPr>
              <w:t>lacI</w:t>
            </w:r>
            <w:proofErr w:type="spellEnd"/>
            <w:r w:rsidRPr="00C122AF">
              <w:rPr>
                <w:rFonts w:ascii="Arial" w:hAnsi="Arial" w:cs="Arial"/>
                <w:i/>
              </w:rPr>
              <w:t xml:space="preserve"> neo</w:t>
            </w:r>
            <w:r w:rsidRPr="0072530E">
              <w:rPr>
                <w:rFonts w:ascii="Arial" w:hAnsi="Arial" w:cs="Arial"/>
                <w:lang w:val="en-US"/>
              </w:rPr>
              <w:t>; see Table 2</w:t>
            </w:r>
          </w:p>
        </w:tc>
      </w:tr>
      <w:tr w:rsidR="00F715F6" w14:paraId="0AD32205" w14:textId="77777777" w:rsidTr="006842AC">
        <w:trPr>
          <w:trHeight w:val="7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83E227" w14:textId="24E93E3C" w:rsid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01B31EB" w14:textId="4BE51E6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Escherichia coli</w:t>
            </w:r>
            <w:r w:rsidRPr="009B156D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56E7CE" w14:textId="1E032E44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TOP1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077EBC" w14:textId="77777777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</w:rPr>
              <w:t>ThermoFischer</w:t>
            </w:r>
            <w:proofErr w:type="spellEnd"/>
            <w:r w:rsidRPr="00AB2817">
              <w:rPr>
                <w:rFonts w:ascii="Arial" w:eastAsia="Times New Roman" w:hAnsi="Arial" w:cs="Arial"/>
                <w:sz w:val="20"/>
                <w:szCs w:val="20"/>
              </w:rPr>
              <w:t xml:space="preserve"> Scientific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95D547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C404003</w:t>
            </w: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23DC9C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</w:tr>
      <w:tr w:rsidR="00F715F6" w14:paraId="56EE31C5" w14:textId="77777777" w:rsidTr="006842AC">
        <w:trPr>
          <w:trHeight w:val="589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36745BC" w14:textId="23054B81" w:rsidR="00F715F6" w:rsidRDefault="00F715F6" w:rsidP="00AB2817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0CCC905" w14:textId="062C34E1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E</w:t>
            </w:r>
            <w:r>
              <w:rPr>
                <w:rFonts w:ascii="Arial" w:hAnsi="Arial" w:cs="Arial"/>
                <w:i/>
                <w:color w:val="000000"/>
              </w:rPr>
              <w:t>.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coli</w:t>
            </w:r>
            <w:r w:rsidRPr="009B156D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48AF4B" w14:textId="5EEF50FF" w:rsidR="00F715F6" w:rsidRPr="00AB2817" w:rsidRDefault="00F715F6" w:rsidP="00AB2817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212121"/>
              </w:rPr>
              <w:t>BL21 (DE3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7987FF" w14:textId="77777777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AB2817">
              <w:rPr>
                <w:rFonts w:ascii="Arial" w:hAnsi="Arial" w:cs="Arial"/>
                <w:color w:val="212121"/>
                <w:sz w:val="20"/>
                <w:szCs w:val="20"/>
              </w:rPr>
              <w:t>NEB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62FA82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121E5" w14:textId="77777777" w:rsidR="00F715F6" w:rsidRPr="00AB2817" w:rsidRDefault="00F715F6" w:rsidP="00AB2817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212121"/>
              </w:rPr>
              <w:t>competent cells</w:t>
            </w:r>
          </w:p>
        </w:tc>
      </w:tr>
      <w:tr w:rsidR="00F715F6" w14:paraId="0CF9B1E8" w14:textId="77777777" w:rsidTr="006842AC">
        <w:trPr>
          <w:trHeight w:val="589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CDBD66" w14:textId="1D2E6730" w:rsid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AF83BD8" w14:textId="4A6D9A39" w:rsidR="00F715F6" w:rsidRPr="00AB2817" w:rsidRDefault="00F715F6" w:rsidP="009B156D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9B156D">
              <w:rPr>
                <w:rFonts w:ascii="Arial" w:hAnsi="Arial" w:cs="Arial"/>
                <w:color w:val="000000"/>
              </w:rPr>
              <w:t>(</w:t>
            </w:r>
            <w:r w:rsidRPr="00AB2817">
              <w:rPr>
                <w:rFonts w:ascii="Arial" w:hAnsi="Arial" w:cs="Arial"/>
                <w:i/>
                <w:color w:val="000000"/>
              </w:rPr>
              <w:t>B</w:t>
            </w:r>
            <w:r>
              <w:rPr>
                <w:rFonts w:ascii="Arial" w:hAnsi="Arial" w:cs="Arial"/>
                <w:i/>
                <w:color w:val="000000"/>
              </w:rPr>
              <w:t>acillus</w:t>
            </w:r>
            <w:r w:rsidRPr="00AB2817">
              <w:rPr>
                <w:rFonts w:ascii="Arial" w:hAnsi="Arial" w:cs="Arial"/>
                <w:i/>
                <w:color w:val="000000"/>
              </w:rPr>
              <w:t xml:space="preserve"> subtilis</w:t>
            </w:r>
            <w:r w:rsidRPr="009B156D"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1C88CF" w14:textId="69C252C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i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168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B96803" w14:textId="58FDA762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other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D7E37B" w14:textId="77777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3E957D" w14:textId="719AC17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eastAsia="Times New Roman" w:hAnsi="Arial" w:cs="Arial"/>
              </w:rPr>
              <w:t>lab stock</w:t>
            </w:r>
          </w:p>
        </w:tc>
      </w:tr>
      <w:tr w:rsidR="00F715F6" w14:paraId="20D64B8A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B79818" w14:textId="18394F51" w:rsid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622ACE6C" w14:textId="625285D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9B156D">
              <w:rPr>
                <w:rFonts w:ascii="Arial" w:hAnsi="Arial" w:cs="Arial"/>
                <w:i/>
                <w:color w:val="000000"/>
              </w:rPr>
              <w:t>B. subtilis</w:t>
            </w:r>
            <w:r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3DE778" w14:textId="063E8675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bookmarkStart w:id="0" w:name="_GoBack"/>
            <w:r w:rsidRPr="00AB2817">
              <w:rPr>
                <w:rFonts w:ascii="Arial" w:hAnsi="Arial" w:cs="Arial"/>
              </w:rPr>
              <w:t>BKE00860</w:t>
            </w:r>
            <w:bookmarkEnd w:id="0"/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E59F17" w14:textId="613B48B9" w:rsidR="00F715F6" w:rsidRPr="00AB2817" w:rsidRDefault="00F715F6" w:rsidP="0072530E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72530E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PMID:28189581</w:t>
            </w: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;</w:t>
            </w:r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National </w:t>
            </w: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BioResource</w:t>
            </w:r>
            <w:proofErr w:type="spellEnd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 Project (NIG, Japan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150D8D" w14:textId="5E47A00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B585AE" w14:textId="6A1E5186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lang w:val="it-IT"/>
              </w:rPr>
              <w:t>Δ</w:t>
            </w:r>
            <w:proofErr w:type="spellStart"/>
            <w:r w:rsidRPr="00AB2817">
              <w:rPr>
                <w:rFonts w:ascii="Arial" w:hAnsi="Arial" w:cs="Arial"/>
                <w:i/>
              </w:rPr>
              <w:t>clpC</w:t>
            </w:r>
            <w:proofErr w:type="spellEnd"/>
            <w:r w:rsidRPr="00AB2817">
              <w:rPr>
                <w:rFonts w:ascii="Arial" w:hAnsi="Arial" w:cs="Arial"/>
              </w:rPr>
              <w:t xml:space="preserve"> </w:t>
            </w:r>
          </w:p>
        </w:tc>
      </w:tr>
      <w:tr w:rsidR="00F715F6" w14:paraId="5EE80639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925BBB" w14:textId="69A496B6" w:rsid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581CB331" w14:textId="4ED5C509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9B156D">
              <w:rPr>
                <w:rFonts w:ascii="Arial" w:hAnsi="Arial" w:cs="Arial"/>
                <w:i/>
                <w:color w:val="000000"/>
              </w:rPr>
              <w:t>B. subtilis</w:t>
            </w:r>
            <w:r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133245" w14:textId="27B8ED0E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</w:rPr>
              <w:t>BKE221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7C683E" w14:textId="4BBDB94E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72530E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PMID:28189581</w:t>
            </w: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;</w:t>
            </w:r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National </w:t>
            </w: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BioResource</w:t>
            </w:r>
            <w:proofErr w:type="spellEnd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 Project (NIG, Japan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B7F0EF" w14:textId="7CD42534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A2D592" w14:textId="282A67B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lang w:val="it-IT"/>
              </w:rPr>
              <w:t>Δ</w:t>
            </w:r>
            <w:proofErr w:type="spellStart"/>
            <w:r w:rsidRPr="00AB2817">
              <w:rPr>
                <w:rFonts w:ascii="Arial" w:hAnsi="Arial" w:cs="Arial"/>
                <w:i/>
              </w:rPr>
              <w:t>gpsB</w:t>
            </w:r>
            <w:proofErr w:type="spellEnd"/>
          </w:p>
        </w:tc>
      </w:tr>
      <w:tr w:rsidR="00F715F6" w14:paraId="52BD5C09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F4DBA2" w14:textId="6A36BE79" w:rsid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06439DCA" w14:textId="419ACF3C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9B156D">
              <w:rPr>
                <w:rFonts w:ascii="Arial" w:hAnsi="Arial" w:cs="Arial"/>
                <w:i/>
                <w:color w:val="000000"/>
              </w:rPr>
              <w:t>B. subtilis</w:t>
            </w:r>
            <w:r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090E98" w14:textId="7C6AEE8D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</w:rPr>
              <w:t>BKE2258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81D09B" w14:textId="28FC27E6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72530E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PMID:28189581</w:t>
            </w: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;</w:t>
            </w:r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National </w:t>
            </w: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BioResource</w:t>
            </w:r>
            <w:proofErr w:type="spellEnd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 Project (NIG, Japan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2CC005" w14:textId="71A44036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CF675D" w14:textId="7DDA59E8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lang w:val="it-IT"/>
              </w:rPr>
              <w:t>Δ</w:t>
            </w:r>
            <w:proofErr w:type="spellStart"/>
            <w:r w:rsidRPr="00AB2817">
              <w:rPr>
                <w:rFonts w:ascii="Arial" w:hAnsi="Arial" w:cs="Arial"/>
                <w:i/>
              </w:rPr>
              <w:t>ypiB</w:t>
            </w:r>
            <w:proofErr w:type="spellEnd"/>
            <w:r w:rsidRPr="00AB2817">
              <w:rPr>
                <w:rFonts w:ascii="Arial" w:hAnsi="Arial" w:cs="Arial"/>
                <w:i/>
              </w:rPr>
              <w:t xml:space="preserve"> (</w:t>
            </w:r>
            <w:proofErr w:type="spellStart"/>
            <w:proofErr w:type="gramStart"/>
            <w:r w:rsidRPr="00AB2817">
              <w:rPr>
                <w:rFonts w:ascii="Arial" w:hAnsi="Arial" w:cs="Arial"/>
                <w:i/>
              </w:rPr>
              <w:t>reoY</w:t>
            </w:r>
            <w:proofErr w:type="spellEnd"/>
            <w:proofErr w:type="gramEnd"/>
            <w:r w:rsidRPr="00AB2817">
              <w:rPr>
                <w:rFonts w:ascii="Arial" w:hAnsi="Arial" w:cs="Arial"/>
                <w:i/>
              </w:rPr>
              <w:t>)</w:t>
            </w:r>
          </w:p>
        </w:tc>
      </w:tr>
      <w:tr w:rsidR="00F715F6" w14:paraId="6D7EA9E9" w14:textId="77777777" w:rsidTr="00641204">
        <w:trPr>
          <w:trHeight w:val="1060"/>
        </w:trPr>
        <w:tc>
          <w:tcPr>
            <w:tcW w:w="19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0D1486" w14:textId="5136198C" w:rsidR="00F715F6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color w:val="000000"/>
              </w:rPr>
              <w:t>strain</w:t>
            </w:r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,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strain</w:t>
            </w:r>
            <w:proofErr w:type="spellEnd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 xml:space="preserve"> </w:t>
            </w:r>
            <w:proofErr w:type="spellStart"/>
            <w:r w:rsidR="002862B5" w:rsidRPr="002862B5">
              <w:rPr>
                <w:rFonts w:ascii="Arial" w:hAnsi="Arial" w:cs="Arial"/>
                <w:color w:val="000000"/>
                <w:lang w:val="de-DE"/>
              </w:rPr>
              <w:t>background</w:t>
            </w:r>
            <w:proofErr w:type="spellEnd"/>
          </w:p>
          <w:p w14:paraId="4580ABD9" w14:textId="6FD94FD0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(</w:t>
            </w:r>
            <w:r w:rsidRPr="009B156D">
              <w:rPr>
                <w:rFonts w:ascii="Arial" w:hAnsi="Arial" w:cs="Arial"/>
                <w:i/>
                <w:color w:val="000000"/>
              </w:rPr>
              <w:t>B. subtilis</w:t>
            </w:r>
            <w:r>
              <w:rPr>
                <w:rFonts w:ascii="Arial" w:hAnsi="Arial" w:cs="Arial"/>
                <w:color w:val="000000"/>
              </w:rPr>
              <w:t>)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4D70DB" w14:textId="2D4E877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</w:rPr>
              <w:t>BKE2740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EF7745" w14:textId="6FA810EA" w:rsidR="00F715F6" w:rsidRPr="00AB2817" w:rsidRDefault="00F715F6" w:rsidP="00C122AF">
            <w:pPr>
              <w:ind w:left="68"/>
              <w:rPr>
                <w:rFonts w:ascii="Arial" w:eastAsia="Times New Roman" w:hAnsi="Arial" w:cs="Arial"/>
                <w:sz w:val="20"/>
                <w:szCs w:val="20"/>
              </w:rPr>
            </w:pPr>
            <w:r w:rsidRPr="0072530E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PMID:28189581</w:t>
            </w: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;</w:t>
            </w:r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National </w:t>
            </w:r>
            <w:proofErr w:type="spellStart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BioResource</w:t>
            </w:r>
            <w:proofErr w:type="spellEnd"/>
            <w:r w:rsidRPr="00AB2817">
              <w:rPr>
                <w:rFonts w:ascii="Arial" w:eastAsia="Times New Roman" w:hAnsi="Arial" w:cs="Arial"/>
                <w:sz w:val="20"/>
                <w:szCs w:val="20"/>
                <w:lang w:val="en-US"/>
              </w:rPr>
              <w:t xml:space="preserve"> Project (NIG, Japan)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BF79B1" w14:textId="45404F47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</w:p>
        </w:tc>
        <w:tc>
          <w:tcPr>
            <w:tcW w:w="2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AC5D29" w14:textId="3CB8057A" w:rsidR="00F715F6" w:rsidRPr="00AB2817" w:rsidRDefault="00F715F6" w:rsidP="00641204">
            <w:pPr>
              <w:pStyle w:val="StandardWeb"/>
              <w:spacing w:before="0" w:beforeAutospacing="0" w:after="0" w:afterAutospacing="0"/>
              <w:ind w:left="120" w:right="120"/>
              <w:rPr>
                <w:rFonts w:ascii="Arial" w:hAnsi="Arial" w:cs="Arial"/>
                <w:color w:val="000000"/>
              </w:rPr>
            </w:pPr>
            <w:r w:rsidRPr="00AB2817">
              <w:rPr>
                <w:rFonts w:ascii="Arial" w:hAnsi="Arial" w:cs="Arial"/>
                <w:lang w:val="it-IT"/>
              </w:rPr>
              <w:t>Δ</w:t>
            </w:r>
            <w:proofErr w:type="spellStart"/>
            <w:r w:rsidRPr="00AB2817">
              <w:rPr>
                <w:rFonts w:ascii="Arial" w:hAnsi="Arial" w:cs="Arial"/>
                <w:i/>
              </w:rPr>
              <w:t>yrzL</w:t>
            </w:r>
            <w:proofErr w:type="spellEnd"/>
            <w:r w:rsidRPr="00AB2817">
              <w:rPr>
                <w:rFonts w:ascii="Arial" w:hAnsi="Arial" w:cs="Arial"/>
                <w:i/>
              </w:rPr>
              <w:t xml:space="preserve"> (</w:t>
            </w:r>
            <w:proofErr w:type="spellStart"/>
            <w:proofErr w:type="gramStart"/>
            <w:r w:rsidRPr="00AB2817">
              <w:rPr>
                <w:rFonts w:ascii="Arial" w:hAnsi="Arial" w:cs="Arial"/>
                <w:i/>
              </w:rPr>
              <w:t>reoM</w:t>
            </w:r>
            <w:proofErr w:type="spellEnd"/>
            <w:proofErr w:type="gramEnd"/>
            <w:r w:rsidRPr="00AB2817">
              <w:rPr>
                <w:rFonts w:ascii="Arial" w:hAnsi="Arial" w:cs="Arial"/>
                <w:i/>
              </w:rPr>
              <w:t>)</w:t>
            </w:r>
          </w:p>
        </w:tc>
      </w:tr>
    </w:tbl>
    <w:p w14:paraId="17836440" w14:textId="77777777" w:rsidR="00AB2817" w:rsidRDefault="00AB2817" w:rsidP="00703479">
      <w:pPr>
        <w:pStyle w:val="StandardWeb"/>
        <w:spacing w:before="0" w:beforeAutospacing="0" w:after="0" w:afterAutospacing="0"/>
        <w:rPr>
          <w:rFonts w:ascii="Arial" w:hAnsi="Arial" w:cs="Arial"/>
          <w:b/>
          <w:bCs/>
          <w:color w:val="000000"/>
          <w:sz w:val="22"/>
          <w:szCs w:val="22"/>
        </w:rPr>
      </w:pPr>
    </w:p>
    <w:sectPr w:rsidR="00AB2817" w:rsidSect="00C51A0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A65E90" w14:textId="77777777" w:rsidR="00E971B2" w:rsidRDefault="00E971B2" w:rsidP="003C053F">
      <w:r>
        <w:separator/>
      </w:r>
    </w:p>
  </w:endnote>
  <w:endnote w:type="continuationSeparator" w:id="0">
    <w:p w14:paraId="5BAC7C53" w14:textId="77777777" w:rsidR="00E971B2" w:rsidRDefault="00E971B2" w:rsidP="003C05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F5EF61" w14:textId="77777777" w:rsidR="00E971B2" w:rsidRDefault="00E971B2" w:rsidP="003C053F">
      <w:r>
        <w:separator/>
      </w:r>
    </w:p>
  </w:footnote>
  <w:footnote w:type="continuationSeparator" w:id="0">
    <w:p w14:paraId="11131F0D" w14:textId="77777777" w:rsidR="00E971B2" w:rsidRDefault="00E971B2" w:rsidP="003C05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371711"/>
    <w:multiLevelType w:val="hybridMultilevel"/>
    <w:tmpl w:val="538A29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170A33"/>
    <w:multiLevelType w:val="hybridMultilevel"/>
    <w:tmpl w:val="ED567CA8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28427F"/>
    <w:multiLevelType w:val="hybridMultilevel"/>
    <w:tmpl w:val="70FE54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48B2891"/>
    <w:multiLevelType w:val="hybridMultilevel"/>
    <w:tmpl w:val="0E3A3F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24DF3FD1"/>
    <w:multiLevelType w:val="hybridMultilevel"/>
    <w:tmpl w:val="F6CEF6F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973F79"/>
    <w:multiLevelType w:val="hybridMultilevel"/>
    <w:tmpl w:val="7284CD6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51F3548"/>
    <w:multiLevelType w:val="hybridMultilevel"/>
    <w:tmpl w:val="90BA9600"/>
    <w:lvl w:ilvl="0" w:tplc="213C6C6A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F62531B"/>
    <w:multiLevelType w:val="hybridMultilevel"/>
    <w:tmpl w:val="175460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FF01401"/>
    <w:multiLevelType w:val="hybridMultilevel"/>
    <w:tmpl w:val="578ADB24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3876097"/>
    <w:multiLevelType w:val="hybridMultilevel"/>
    <w:tmpl w:val="BAE45246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93A6DEB"/>
    <w:multiLevelType w:val="hybridMultilevel"/>
    <w:tmpl w:val="29364D6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4DD05EDC"/>
    <w:multiLevelType w:val="hybridMultilevel"/>
    <w:tmpl w:val="B6989E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7DA198F"/>
    <w:multiLevelType w:val="hybridMultilevel"/>
    <w:tmpl w:val="57027BEC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D632B4C"/>
    <w:multiLevelType w:val="hybridMultilevel"/>
    <w:tmpl w:val="65CCAD2E"/>
    <w:lvl w:ilvl="0" w:tplc="E8522530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3"/>
  </w:num>
  <w:num w:numId="3">
    <w:abstractNumId w:val="8"/>
  </w:num>
  <w:num w:numId="4">
    <w:abstractNumId w:val="11"/>
  </w:num>
  <w:num w:numId="5">
    <w:abstractNumId w:val="9"/>
  </w:num>
  <w:num w:numId="6">
    <w:abstractNumId w:val="1"/>
  </w:num>
  <w:num w:numId="7">
    <w:abstractNumId w:val="12"/>
  </w:num>
  <w:num w:numId="8">
    <w:abstractNumId w:val="5"/>
  </w:num>
  <w:num w:numId="9">
    <w:abstractNumId w:val="7"/>
  </w:num>
  <w:num w:numId="10">
    <w:abstractNumId w:val="2"/>
  </w:num>
  <w:num w:numId="11">
    <w:abstractNumId w:val="10"/>
  </w:num>
  <w:num w:numId="12">
    <w:abstractNumId w:val="3"/>
  </w:num>
  <w:num w:numId="13">
    <w:abstractNumId w:val="0"/>
  </w:num>
  <w:num w:numId="14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6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B284A"/>
    <w:rsid w:val="00061E1C"/>
    <w:rsid w:val="00067591"/>
    <w:rsid w:val="000E1C34"/>
    <w:rsid w:val="000E7C78"/>
    <w:rsid w:val="00126344"/>
    <w:rsid w:val="001B28BD"/>
    <w:rsid w:val="002862B5"/>
    <w:rsid w:val="002939C5"/>
    <w:rsid w:val="00393B4B"/>
    <w:rsid w:val="003C053F"/>
    <w:rsid w:val="00413967"/>
    <w:rsid w:val="0042001B"/>
    <w:rsid w:val="00530FF6"/>
    <w:rsid w:val="0062252A"/>
    <w:rsid w:val="00624752"/>
    <w:rsid w:val="006352F9"/>
    <w:rsid w:val="00641204"/>
    <w:rsid w:val="006842AC"/>
    <w:rsid w:val="006B170B"/>
    <w:rsid w:val="00703479"/>
    <w:rsid w:val="0072530E"/>
    <w:rsid w:val="00936EE3"/>
    <w:rsid w:val="00995F07"/>
    <w:rsid w:val="009B156D"/>
    <w:rsid w:val="009D1DD2"/>
    <w:rsid w:val="00A46C1C"/>
    <w:rsid w:val="00A92D56"/>
    <w:rsid w:val="00AA1D03"/>
    <w:rsid w:val="00AB2817"/>
    <w:rsid w:val="00B839DF"/>
    <w:rsid w:val="00BB284A"/>
    <w:rsid w:val="00C122AF"/>
    <w:rsid w:val="00C51A09"/>
    <w:rsid w:val="00C54870"/>
    <w:rsid w:val="00CE66F1"/>
    <w:rsid w:val="00DC1284"/>
    <w:rsid w:val="00DC5F5D"/>
    <w:rsid w:val="00DD3C98"/>
    <w:rsid w:val="00E159AB"/>
    <w:rsid w:val="00E6141B"/>
    <w:rsid w:val="00E77BBD"/>
    <w:rsid w:val="00E971B2"/>
    <w:rsid w:val="00ED63B9"/>
    <w:rsid w:val="00EF3DCE"/>
    <w:rsid w:val="00F44836"/>
    <w:rsid w:val="00F5633C"/>
    <w:rsid w:val="00F715F6"/>
    <w:rsid w:val="00FD37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426586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AB2817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BB284A"/>
    <w:pPr>
      <w:ind w:left="720"/>
      <w:contextualSpacing/>
    </w:pPr>
  </w:style>
  <w:style w:type="table" w:styleId="Tabellenraster">
    <w:name w:val="Table Grid"/>
    <w:basedOn w:val="NormaleTabelle"/>
    <w:uiPriority w:val="39"/>
    <w:rsid w:val="00BB28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936EE3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3C053F"/>
  </w:style>
  <w:style w:type="paragraph" w:styleId="Fuzeile">
    <w:name w:val="footer"/>
    <w:basedOn w:val="Standard"/>
    <w:link w:val="FuzeileZchn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3C053F"/>
  </w:style>
  <w:style w:type="character" w:styleId="BesuchterHyperlink">
    <w:name w:val="FollowedHyperlink"/>
    <w:basedOn w:val="Absatz-Standardschriftar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StandardWeb">
    <w:name w:val="Normal (Web)"/>
    <w:basedOn w:val="Standard"/>
    <w:uiPriority w:val="99"/>
    <w:unhideWhenUsed/>
    <w:rsid w:val="00703479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character" w:customStyle="1" w:styleId="EndNoteBibliographyZchn">
    <w:name w:val="EndNote Bibliography Zchn"/>
    <w:basedOn w:val="Absatz-Standardschriftart"/>
    <w:link w:val="EndNoteBibliography"/>
    <w:qFormat/>
    <w:rsid w:val="00E159AB"/>
    <w:rPr>
      <w:rFonts w:ascii="Calibri" w:hAnsi="Calibri" w:cs="Calibri"/>
      <w:sz w:val="22"/>
    </w:rPr>
  </w:style>
  <w:style w:type="paragraph" w:customStyle="1" w:styleId="EndNoteBibliography">
    <w:name w:val="EndNote Bibliography"/>
    <w:basedOn w:val="Standard"/>
    <w:link w:val="EndNoteBibliographyZchn"/>
    <w:qFormat/>
    <w:rsid w:val="00E159AB"/>
    <w:pPr>
      <w:spacing w:after="200"/>
      <w:jc w:val="both"/>
    </w:pPr>
    <w:rPr>
      <w:rFonts w:ascii="Calibri" w:hAnsi="Calibri" w:cs="Calibri"/>
      <w:sz w:val="2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B2817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Fett">
    <w:name w:val="Strong"/>
    <w:basedOn w:val="Absatz-Standardschriftart"/>
    <w:uiPriority w:val="22"/>
    <w:qFormat/>
    <w:rsid w:val="00AB2817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AB2817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BB284A"/>
    <w:pPr>
      <w:ind w:left="720"/>
      <w:contextualSpacing/>
    </w:pPr>
  </w:style>
  <w:style w:type="table" w:styleId="Tabellenraster">
    <w:name w:val="Table Grid"/>
    <w:basedOn w:val="NormaleTabelle"/>
    <w:uiPriority w:val="39"/>
    <w:rsid w:val="00BB28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936EE3"/>
    <w:rPr>
      <w:color w:val="0000FF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3C053F"/>
  </w:style>
  <w:style w:type="paragraph" w:styleId="Fuzeile">
    <w:name w:val="footer"/>
    <w:basedOn w:val="Standard"/>
    <w:link w:val="FuzeileZchn"/>
    <w:uiPriority w:val="99"/>
    <w:unhideWhenUsed/>
    <w:rsid w:val="003C053F"/>
    <w:pPr>
      <w:tabs>
        <w:tab w:val="center" w:pos="4320"/>
        <w:tab w:val="right" w:pos="864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3C053F"/>
  </w:style>
  <w:style w:type="character" w:styleId="BesuchterHyperlink">
    <w:name w:val="FollowedHyperlink"/>
    <w:basedOn w:val="Absatz-Standardschriftart"/>
    <w:uiPriority w:val="99"/>
    <w:semiHidden/>
    <w:unhideWhenUsed/>
    <w:rsid w:val="003C053F"/>
    <w:rPr>
      <w:color w:val="800080" w:themeColor="followedHyperlink"/>
      <w:u w:val="single"/>
    </w:rPr>
  </w:style>
  <w:style w:type="paragraph" w:styleId="StandardWeb">
    <w:name w:val="Normal (Web)"/>
    <w:basedOn w:val="Standard"/>
    <w:uiPriority w:val="99"/>
    <w:unhideWhenUsed/>
    <w:rsid w:val="00703479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character" w:customStyle="1" w:styleId="EndNoteBibliographyZchn">
    <w:name w:val="EndNote Bibliography Zchn"/>
    <w:basedOn w:val="Absatz-Standardschriftart"/>
    <w:link w:val="EndNoteBibliography"/>
    <w:qFormat/>
    <w:rsid w:val="00E159AB"/>
    <w:rPr>
      <w:rFonts w:ascii="Calibri" w:hAnsi="Calibri" w:cs="Calibri"/>
      <w:sz w:val="22"/>
    </w:rPr>
  </w:style>
  <w:style w:type="paragraph" w:customStyle="1" w:styleId="EndNoteBibliography">
    <w:name w:val="EndNote Bibliography"/>
    <w:basedOn w:val="Standard"/>
    <w:link w:val="EndNoteBibliographyZchn"/>
    <w:qFormat/>
    <w:rsid w:val="00E159AB"/>
    <w:pPr>
      <w:spacing w:after="200"/>
      <w:jc w:val="both"/>
    </w:pPr>
    <w:rPr>
      <w:rFonts w:ascii="Calibri" w:hAnsi="Calibri" w:cs="Calibri"/>
      <w:sz w:val="2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B2817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Fett">
    <w:name w:val="Strong"/>
    <w:basedOn w:val="Absatz-Standardschriftart"/>
    <w:uiPriority w:val="22"/>
    <w:qFormat/>
    <w:rsid w:val="00AB281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19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8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1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0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094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434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86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4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5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553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176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7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7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1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49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103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237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8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84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85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83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0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79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3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18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9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74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0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42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5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9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071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7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13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187</Words>
  <Characters>13781</Characters>
  <Application>Microsoft Office Word</Application>
  <DocSecurity>0</DocSecurity>
  <Lines>114</Lines>
  <Paragraphs>3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eLife</Company>
  <LinksUpToDate>false</LinksUpToDate>
  <CharactersWithSpaces>159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llicent McConnell</dc:creator>
  <cp:lastModifiedBy>Halbedel, Sven</cp:lastModifiedBy>
  <cp:revision>12</cp:revision>
  <dcterms:created xsi:type="dcterms:W3CDTF">2020-04-27T12:11:00Z</dcterms:created>
  <dcterms:modified xsi:type="dcterms:W3CDTF">2020-05-02T14:58:00Z</dcterms:modified>
</cp:coreProperties>
</file>